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Pr="007328C3" w:rsidRDefault="002110BF">
      <w:pPr>
        <w:rPr>
          <w:b/>
          <w:sz w:val="40"/>
          <w:szCs w:val="40"/>
        </w:rPr>
      </w:pPr>
      <w:r w:rsidRPr="007328C3">
        <w:rPr>
          <w:b/>
          <w:sz w:val="40"/>
          <w:szCs w:val="40"/>
        </w:rPr>
        <w:t>The T</w:t>
      </w:r>
      <w:r w:rsidR="00BE5749" w:rsidRPr="007328C3">
        <w:rPr>
          <w:b/>
          <w:sz w:val="40"/>
          <w:szCs w:val="40"/>
        </w:rPr>
        <w:t>wenty</w:t>
      </w:r>
      <w:r w:rsidRPr="007328C3">
        <w:rPr>
          <w:b/>
          <w:sz w:val="40"/>
          <w:szCs w:val="40"/>
        </w:rPr>
        <w:t xml:space="preserve"> Minute Guide to mzQuantML</w:t>
      </w:r>
    </w:p>
    <w:p w:rsidR="002110BF" w:rsidRDefault="002110BF">
      <w:pPr>
        <w:rPr>
          <w:b/>
        </w:rPr>
      </w:pPr>
    </w:p>
    <w:p w:rsidR="00AA5AFB" w:rsidRDefault="00AA5AFB">
      <w:pPr>
        <w:rPr>
          <w:b/>
        </w:rPr>
      </w:pPr>
    </w:p>
    <w:p w:rsidR="002D5028" w:rsidRPr="002D5028" w:rsidRDefault="002110BF">
      <w:pPr>
        <w:rPr>
          <w:vertAlign w:val="superscript"/>
        </w:rPr>
      </w:pPr>
      <w:r w:rsidRPr="002110BF">
        <w:t>Andy Jones</w:t>
      </w:r>
      <w:r w:rsidR="002D5028">
        <w:rPr>
          <w:vertAlign w:val="superscript"/>
        </w:rPr>
        <w:t>1</w:t>
      </w:r>
      <w:r w:rsidR="002D5028">
        <w:t xml:space="preserve"> and Gerhard Mayer</w:t>
      </w:r>
      <w:r w:rsidR="002D5028">
        <w:rPr>
          <w:vertAlign w:val="superscript"/>
        </w:rPr>
        <w:t>2</w:t>
      </w:r>
    </w:p>
    <w:p w:rsidR="002D5028" w:rsidRDefault="002D5028"/>
    <w:p w:rsidR="002110BF" w:rsidRDefault="002D5028">
      <w:r>
        <w:rPr>
          <w:vertAlign w:val="superscript"/>
        </w:rPr>
        <w:t>1</w:t>
      </w:r>
      <w:r w:rsidR="002110BF" w:rsidRPr="002110BF">
        <w:t>Institute of Integrative Biology, University of Liverpool</w:t>
      </w:r>
    </w:p>
    <w:p w:rsidR="00C173BB" w:rsidRPr="00E572F2" w:rsidRDefault="002D5028" w:rsidP="00C173BB">
      <w:pPr>
        <w:spacing w:line="480" w:lineRule="auto"/>
        <w:rPr>
          <w:lang w:val="en-US"/>
        </w:rPr>
      </w:pPr>
      <w:r>
        <w:rPr>
          <w:vertAlign w:val="superscript"/>
        </w:rPr>
        <w:t>2</w:t>
      </w:r>
      <w:r w:rsidR="00FD3855">
        <w:t xml:space="preserve">Gerhard Mayer, </w:t>
      </w:r>
      <w:r w:rsidR="00C173BB" w:rsidRPr="00F24B07">
        <w:rPr>
          <w:lang w:val="de-DE"/>
        </w:rPr>
        <w:t>Medizinisches Proteom-Center, Ruhr-Universit</w:t>
      </w:r>
      <w:r w:rsidR="00C173BB">
        <w:rPr>
          <w:lang w:val="de-DE"/>
        </w:rPr>
        <w:t>ä</w:t>
      </w:r>
      <w:r w:rsidR="00C173BB" w:rsidRPr="00F24B07">
        <w:rPr>
          <w:lang w:val="de-DE"/>
        </w:rPr>
        <w:t>t Bochum, Universit</w:t>
      </w:r>
      <w:r w:rsidR="00C173BB">
        <w:rPr>
          <w:lang w:val="de-DE"/>
        </w:rPr>
        <w:t>ä</w:t>
      </w:r>
      <w:r w:rsidR="00C173BB" w:rsidRPr="00F24B07">
        <w:rPr>
          <w:lang w:val="de-DE"/>
        </w:rPr>
        <w:t xml:space="preserve">tsstr. </w:t>
      </w:r>
      <w:r w:rsidR="00C173BB" w:rsidRPr="00E572F2">
        <w:rPr>
          <w:lang w:val="en-US"/>
        </w:rPr>
        <w:t>150, D-44</w:t>
      </w:r>
      <w:r w:rsidR="00C173BB">
        <w:rPr>
          <w:lang w:val="en-US"/>
        </w:rPr>
        <w:t>801</w:t>
      </w:r>
      <w:r w:rsidR="00C173BB" w:rsidRPr="00E572F2">
        <w:rPr>
          <w:lang w:val="en-US"/>
        </w:rPr>
        <w:t xml:space="preserve"> Bochum, Germany</w:t>
      </w:r>
    </w:p>
    <w:p w:rsidR="001C5FAF" w:rsidRDefault="001C5FAF"/>
    <w:p w:rsidR="001C5FAF" w:rsidRDefault="002F24FB" w:rsidP="00617770">
      <w:pPr>
        <w:pStyle w:val="Heading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 xml:space="preserve">by selected reaction monitoring (SRM) where the mass spectrometer is pre-configured to search for specific ions; </w:t>
      </w:r>
      <w:r w:rsidR="008274AE">
        <w:t xml:space="preserve">chemical tags </w:t>
      </w:r>
      <w:r w:rsidR="00564664">
        <w:t>measured in the second stage of MS e.g. iTRAQ or TM</w:t>
      </w:r>
      <w:r w:rsidR="00C039EC">
        <w:t>T</w:t>
      </w:r>
      <w:r w:rsidR="00564664">
        <w:t>;</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to the most important features of the format, to help implementers understand the various structures and the expected encoding of different types of data.</w:t>
      </w:r>
    </w:p>
    <w:p w:rsidR="00807031" w:rsidRDefault="00D00F7A" w:rsidP="00AF5EAD">
      <w:r>
        <w:t xml:space="preserve">The mzQuantML format is defined by an XML Schema (XSD), a set of mapping files determining which controlled vocabulary 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617770">
      <w:pPr>
        <w:pStyle w:val="Heading2"/>
      </w:pPr>
      <w:r>
        <w:lastRenderedPageBreak/>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C000F7">
        <w:fldChar w:fldCharType="begin"/>
      </w:r>
      <w:r w:rsidR="00262720">
        <w:instrText xml:space="preserve"> REF _Ref325109600 \h </w:instrText>
      </w:r>
      <w:r w:rsidR="00C000F7">
        <w:fldChar w:fldCharType="separate"/>
      </w:r>
      <w:r w:rsidR="00262720">
        <w:t xml:space="preserve">Figure </w:t>
      </w:r>
      <w:r w:rsidR="00262720">
        <w:rPr>
          <w:noProof/>
        </w:rPr>
        <w:t>1</w:t>
      </w:r>
      <w:r w:rsidR="00C000F7">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410250">
        <w:t>)</w:t>
      </w:r>
      <w:r w:rsidR="000333F0">
        <w:t>,</w:t>
      </w:r>
      <w:r w:rsidR="00C70212">
        <w:t xml:space="preserve"> in which </w:t>
      </w:r>
      <w:r w:rsidR="000333F0">
        <w:t>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Unimod </w:t>
      </w:r>
      <w:r w:rsidR="00C000F7">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C000F7">
        <w:fldChar w:fldCharType="separate"/>
      </w:r>
      <w:r w:rsidR="00EC0C00">
        <w:rPr>
          <w:noProof/>
        </w:rPr>
        <w:t>(</w:t>
      </w:r>
      <w:hyperlink w:anchor="_ENREF_1" w:tooltip="Creasy, 2004 #212" w:history="1">
        <w:r w:rsidR="00F4660F">
          <w:rPr>
            <w:noProof/>
          </w:rPr>
          <w:t>1</w:t>
        </w:r>
      </w:hyperlink>
      <w:r w:rsidR="00EC0C00">
        <w:rPr>
          <w:noProof/>
        </w:rPr>
        <w:t>)</w:t>
      </w:r>
      <w:r w:rsidR="00C000F7">
        <w:fldChar w:fldCharType="end"/>
      </w:r>
      <w:r w:rsidR="00C07733">
        <w:t xml:space="preserve"> or PSI-MOD</w:t>
      </w:r>
      <w:r w:rsidR="00EC0C00">
        <w:t xml:space="preserve"> </w:t>
      </w:r>
      <w:r w:rsidR="00C000F7">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C000F7">
        <w:fldChar w:fldCharType="separate"/>
      </w:r>
      <w:r w:rsidR="00EC0C00">
        <w:rPr>
          <w:noProof/>
        </w:rPr>
        <w:t>(</w:t>
      </w:r>
      <w:hyperlink w:anchor="_ENREF_2" w:tooltip="Montecchi-Palazzi, 2008 #271" w:history="1">
        <w:r w:rsidR="00F4660F">
          <w:rPr>
            <w:noProof/>
          </w:rPr>
          <w:t>2</w:t>
        </w:r>
      </w:hyperlink>
      <w:r w:rsidR="00EC0C00">
        <w:rPr>
          <w:noProof/>
        </w:rPr>
        <w:t>)</w:t>
      </w:r>
      <w:r w:rsidR="00C000F7">
        <w:fldChar w:fldCharType="end"/>
      </w:r>
      <w:r w:rsidR="007B6C6F">
        <w:t>, from which terms are used in the rest of the file.</w:t>
      </w:r>
      <w:r w:rsidR="00241DC7">
        <w:t xml:space="preserve"> Next, the &lt;Provider&gt; of the </w:t>
      </w:r>
      <w:r w:rsidR="00C908FB">
        <w:t xml:space="preserve">instance document should be given, such as a person or organisation, with reference to contact details provided in &lt;AuditCollection&gt;. </w:t>
      </w:r>
    </w:p>
    <w:p w:rsidR="00437365" w:rsidRDefault="00437365" w:rsidP="00AF5EAD"/>
    <w:p w:rsidR="003102B9" w:rsidRDefault="00CB085F" w:rsidP="003102B9">
      <w:pPr>
        <w:keepNext/>
      </w:pPr>
      <w:r>
        <w:rPr>
          <w:noProof/>
          <w:lang w:eastAsia="en-GB"/>
        </w:rPr>
        <w:drawing>
          <wp:inline distT="0" distB="0" distL="0" distR="0">
            <wp:extent cx="5731510" cy="2865755"/>
            <wp:effectExtent l="19050" t="0" r="2540" b="0"/>
            <wp:docPr id="1" name="Grafik 0"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Caption"/>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7B450B">
      <w:pPr>
        <w:pStyle w:val="Heading2"/>
      </w:pPr>
      <w:r w:rsidRPr="00617770">
        <w:t>AnalysisSummary</w:t>
      </w:r>
    </w:p>
    <w:p w:rsidR="00B3693E" w:rsidRDefault="00505AC9" w:rsidP="00B3693E">
      <w:r>
        <w:t xml:space="preserve">The next top-level element is &lt;AnalysisSummary&gt; which must contain </w:t>
      </w:r>
      <w:r w:rsidR="00D86925">
        <w:t xml:space="preserve">specific </w:t>
      </w:r>
      <w:r>
        <w:t xml:space="preserve">CV terms, allowing processing software to interpret the type of file it is reading. In the first release of mzQuantML, </w:t>
      </w:r>
      <w:r w:rsidR="00B3693E">
        <w:t>the following terms are</w:t>
      </w:r>
      <w:r>
        <w:t xml:space="preserve"> </w:t>
      </w:r>
      <w:r w:rsidR="00B3693E">
        <w:t>valid</w:t>
      </w:r>
      <w:r w:rsidR="00A237C7">
        <w:t xml:space="preserve"> (one per file)</w:t>
      </w:r>
      <w:r>
        <w:t xml:space="preserve">: </w:t>
      </w:r>
      <w:r w:rsidR="00B3693E">
        <w:t>“LC-MS label-free quantitation analysis”, “SILAC quantitation analysis”, “spectral counting quantitation analysis”, “SRM quantitation analysis”, “metabolic labeling 14N / 15N quantitation analysis”, “isobaric label quantification analysis”, “TMT quantification analysis”</w:t>
      </w:r>
      <w:r w:rsidR="00E13C21">
        <w:t xml:space="preserve">. </w:t>
      </w:r>
      <w:r w:rsidR="00A237C7">
        <w:t>Once processed by semantic validation software (see below), a separate logic is applied to process the rest of the file.</w:t>
      </w:r>
    </w:p>
    <w:p w:rsidR="005218EC" w:rsidRPr="005218EC" w:rsidRDefault="005218EC" w:rsidP="00617770">
      <w:pPr>
        <w:pStyle w:val="Heading3"/>
        <w:rPr>
          <w:b w:val="0"/>
        </w:rPr>
      </w:pPr>
      <w:r>
        <w:rPr>
          <w:b w:val="0"/>
        </w:rPr>
        <w:t>InputFiles</w:t>
      </w:r>
    </w:p>
    <w:p w:rsidR="00B3693E" w:rsidRDefault="00A237C7" w:rsidP="00B3693E">
      <w:r>
        <w:t>The next part of metadata that must be represented is &lt;InputFi</w:t>
      </w:r>
      <w:r w:rsidR="00323A12">
        <w:t>les&gt; (</w:t>
      </w:r>
      <w:r w:rsidR="00C000F7">
        <w:fldChar w:fldCharType="begin"/>
      </w:r>
      <w:r w:rsidR="00323A12">
        <w:instrText xml:space="preserve"> REF _Ref325109588 \h </w:instrText>
      </w:r>
      <w:r w:rsidR="00C000F7">
        <w:fldChar w:fldCharType="separate"/>
      </w:r>
      <w:r w:rsidR="00323A12">
        <w:t xml:space="preserve">Figure </w:t>
      </w:r>
      <w:r w:rsidR="00323A12">
        <w:rPr>
          <w:noProof/>
        </w:rPr>
        <w:t>2</w:t>
      </w:r>
      <w:r w:rsidR="00C000F7">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w:t>
      </w:r>
      <w:r w:rsidR="00661FBE">
        <w:t>s</w:t>
      </w:r>
      <w:r w:rsidR="00BC38B9">
        <w:t>Group&gt; represents a single unit of analysis on a mass spectrometer, holding one or more instances of &lt;RawFile&gt;</w:t>
      </w:r>
      <w:r w:rsidR="00F4660F">
        <w:t xml:space="preserve"> - capturing for example a file location in the PSI’s mzML format </w:t>
      </w:r>
      <w:r w:rsidR="00C000F7">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C000F7">
        <w:fldChar w:fldCharType="separate"/>
      </w:r>
      <w:r w:rsidR="00F4660F">
        <w:rPr>
          <w:noProof/>
        </w:rPr>
        <w:t>(</w:t>
      </w:r>
      <w:hyperlink w:anchor="_ENREF_3" w:tooltip="Martens, 2011 #417" w:history="1">
        <w:r w:rsidR="00F4660F">
          <w:rPr>
            <w:noProof/>
          </w:rPr>
          <w:t>3</w:t>
        </w:r>
      </w:hyperlink>
      <w:r w:rsidR="00F4660F">
        <w:rPr>
          <w:noProof/>
        </w:rPr>
        <w:t>)</w:t>
      </w:r>
      <w:r w:rsidR="00C000F7">
        <w:fldChar w:fldCharType="end"/>
      </w:r>
      <w:r w:rsidR="00B734BE">
        <w:t>. In most cases, a &lt;RawFile</w:t>
      </w:r>
      <w:r w:rsidR="00661FBE">
        <w:t>s</w:t>
      </w:r>
      <w:r w:rsidR="00B734BE">
        <w:t xml:space="preserve">Group&gt; will contain only one &lt;RawFile&gt;, but multiple files are allowed to handle cases where pre-fractionation has occurred e.g. by MudPIT or 1D SDS-PAGE and a set of raw files constitute a single MS run. </w:t>
      </w:r>
    </w:p>
    <w:p w:rsidR="0088150A" w:rsidRDefault="0088150A" w:rsidP="00B3693E">
      <w:r>
        <w:lastRenderedPageBreak/>
        <w:t>The</w:t>
      </w:r>
      <w:r w:rsidR="004B4F39">
        <w:t xml:space="preserve"> optional</w:t>
      </w:r>
      <w:r>
        <w:t xml:space="preserve"> element &lt;MethodFiles&gt; </w:t>
      </w:r>
      <w:r w:rsidR="004B4F39">
        <w:t>allows the specification of one</w:t>
      </w:r>
      <w:r w:rsidR="005D3813">
        <w:t>-</w:t>
      </w:r>
      <w:r w:rsidR="004B4F39">
        <w:t>to</w:t>
      </w:r>
      <w:r w:rsidR="005D3813">
        <w:t>-</w:t>
      </w:r>
      <w:r w:rsidR="004B4F39">
        <w:t xml:space="preserve">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C000F7">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C000F7">
        <w:fldChar w:fldCharType="separate"/>
      </w:r>
      <w:r w:rsidR="00F4660F">
        <w:rPr>
          <w:noProof/>
        </w:rPr>
        <w:t>(</w:t>
      </w:r>
      <w:hyperlink w:anchor="_ENREF_4" w:tooltip="Deutsch, 2011 #484" w:history="1">
        <w:r w:rsidR="00F4660F">
          <w:rPr>
            <w:noProof/>
          </w:rPr>
          <w:t>4</w:t>
        </w:r>
      </w:hyperlink>
      <w:r w:rsidR="00F4660F">
        <w:rPr>
          <w:noProof/>
        </w:rPr>
        <w:t>)</w:t>
      </w:r>
      <w:r w:rsidR="00C000F7">
        <w:fldChar w:fldCharType="end"/>
      </w:r>
      <w:r w:rsidR="000845ED">
        <w:t xml:space="preserve">. </w:t>
      </w:r>
      <w:r w:rsidR="00617770">
        <w:t>&lt;IdentificationFiles&gt; stores one</w:t>
      </w:r>
      <w:r w:rsidR="005D3813">
        <w:t>-</w:t>
      </w:r>
      <w:r w:rsidR="00617770">
        <w:t>to</w:t>
      </w:r>
      <w:r w:rsidR="005D3813">
        <w:t>-</w:t>
      </w:r>
      <w:r w:rsidR="00617770">
        <w:t xml:space="preserve">many instances of &lt;IdentificationFile&gt; containing peptide or protein identifications output by a separate search engine where applicable, for example in the PSI’s mzIdentML format </w:t>
      </w:r>
      <w:r w:rsidR="00C000F7">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C000F7">
        <w:fldChar w:fldCharType="separate"/>
      </w:r>
      <w:r w:rsidR="00F4660F">
        <w:rPr>
          <w:noProof/>
        </w:rPr>
        <w:t>(</w:t>
      </w:r>
      <w:hyperlink w:anchor="_ENREF_5" w:tooltip="Jones, 2012 #464" w:history="1">
        <w:r w:rsidR="00F4660F">
          <w:rPr>
            <w:noProof/>
          </w:rPr>
          <w:t>5</w:t>
        </w:r>
      </w:hyperlink>
      <w:r w:rsidR="00F4660F">
        <w:rPr>
          <w:noProof/>
        </w:rPr>
        <w:t>)</w:t>
      </w:r>
      <w:r w:rsidR="00C000F7">
        <w:fldChar w:fldCharType="end"/>
      </w:r>
      <w:r w:rsidR="00687DAA">
        <w:t>.</w:t>
      </w:r>
      <w:r w:rsidR="00D10654">
        <w:t xml:space="preserve"> The file can contain zero to many instances of &lt;SearchDatabase&gt; describing, for example, the location of a protein sequence databases in FASTA</w:t>
      </w:r>
      <w:r w:rsidR="00A344D4">
        <w:t xml:space="preserve"> format, from which quantified peptides/proteins were identified. </w:t>
      </w:r>
      <w:r w:rsidR="005D7343">
        <w:t>Lastly, zero</w:t>
      </w:r>
      <w:r w:rsidR="005D3813">
        <w:t>-</w:t>
      </w:r>
      <w:r w:rsidR="005D7343">
        <w:t>to</w:t>
      </w:r>
      <w:r w:rsidR="005D3813">
        <w:t>-</w:t>
      </w:r>
      <w:r w:rsidR="005D7343">
        <w:t>many &lt;SourceFile&gt; elements can be specified to describe alternative format files that have been converted into the current instance of mzQuantML.</w:t>
      </w:r>
    </w:p>
    <w:p w:rsidR="0088150A" w:rsidRDefault="0088150A" w:rsidP="00B3693E"/>
    <w:p w:rsidR="00437365" w:rsidRDefault="00AB327E" w:rsidP="00437365">
      <w:pPr>
        <w:keepNext/>
      </w:pPr>
      <w:r>
        <w:rPr>
          <w:noProof/>
          <w:lang w:eastAsia="en-GB"/>
        </w:rPr>
        <w:lastRenderedPageBreak/>
        <w:drawing>
          <wp:inline distT="0" distB="0" distL="0" distR="0">
            <wp:extent cx="4822773" cy="7532311"/>
            <wp:effectExtent l="19050" t="0" r="0" b="0"/>
            <wp:docPr id="2" name="Grafik 1" descr="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Files.png"/>
                    <pic:cNvPicPr/>
                  </pic:nvPicPr>
                  <pic:blipFill>
                    <a:blip r:embed="rId10" cstate="print"/>
                    <a:stretch>
                      <a:fillRect/>
                    </a:stretch>
                  </pic:blipFill>
                  <pic:spPr>
                    <a:xfrm>
                      <a:off x="0" y="0"/>
                      <a:ext cx="4822773" cy="7532311"/>
                    </a:xfrm>
                    <a:prstGeom prst="rect">
                      <a:avLst/>
                    </a:prstGeom>
                  </pic:spPr>
                </pic:pic>
              </a:graphicData>
            </a:graphic>
          </wp:inline>
        </w:drawing>
      </w:r>
    </w:p>
    <w:p w:rsidR="00437365" w:rsidRDefault="00437365" w:rsidP="00AB327E">
      <w:pPr>
        <w:pStyle w:val="Caption"/>
      </w:pPr>
      <w:bookmarkStart w:id="1" w:name="_Ref325109588"/>
      <w:r>
        <w:t xml:space="preserve">Figure </w:t>
      </w:r>
      <w:fldSimple w:instr=" SEQ Figure \* ARABIC ">
        <w:r w:rsidR="00313B48">
          <w:rPr>
            <w:noProof/>
          </w:rPr>
          <w:t>2</w:t>
        </w:r>
      </w:fldSimple>
      <w:bookmarkEnd w:id="1"/>
      <w:r>
        <w:t xml:space="preserve"> The InputFiles element of the mzQuantML XSD.</w:t>
      </w:r>
    </w:p>
    <w:p w:rsidR="009C4DCE" w:rsidRDefault="009C4DCE" w:rsidP="007B450B">
      <w:pPr>
        <w:pStyle w:val="Heading2"/>
      </w:pPr>
      <w:r>
        <w:t>&lt;SoftwareList&gt;</w:t>
      </w:r>
      <w:r w:rsidR="00497A90">
        <w:t xml:space="preserve">, </w:t>
      </w:r>
      <w:r>
        <w:t>&lt;DataProcessingList&gt;</w:t>
      </w:r>
      <w:r w:rsidR="00497A90">
        <w:t xml:space="preserve"> and &lt;BibliographicReference&gt;</w:t>
      </w:r>
    </w:p>
    <w:p w:rsidR="009C4DCE" w:rsidRDefault="009C4DCE" w:rsidP="00B3693E">
      <w:r>
        <w:t>The &lt;SoftwareList&gt; can contain one</w:t>
      </w:r>
      <w:r w:rsidR="005D3813">
        <w:t>-</w:t>
      </w:r>
      <w:r>
        <w:t>to</w:t>
      </w:r>
      <w:r w:rsidR="005D3813">
        <w:t>-</w:t>
      </w:r>
      <w:r>
        <w:t xml:space="preserve">many instances of &lt;Software&gt;, which captures a description of the software package(s) used for quantitation. </w:t>
      </w:r>
      <w:r w:rsidR="00706BDD">
        <w:t>The methods or processes employed by the software packages are ca</w:t>
      </w:r>
      <w:r w:rsidR="00AD6F49">
        <w:t>ptured in &lt;DataProcessingList&gt;, which can capture one</w:t>
      </w:r>
      <w:r w:rsidR="005D3813">
        <w:t>-</w:t>
      </w:r>
      <w:r w:rsidR="00AD6F49">
        <w:t>to</w:t>
      </w:r>
      <w:r w:rsidR="005D3813">
        <w:t>-</w:t>
      </w:r>
      <w:r w:rsidR="00AD6F49">
        <w:t xml:space="preserve">many instances </w:t>
      </w:r>
      <w:r w:rsidR="00AD6F49">
        <w:lastRenderedPageBreak/>
        <w:t>of &lt;DataProcessing&gt; (</w:t>
      </w:r>
      <w:r w:rsidR="00C000F7">
        <w:fldChar w:fldCharType="begin"/>
      </w:r>
      <w:r w:rsidR="00AD6F49">
        <w:instrText xml:space="preserve"> REF _Ref325110483 \h </w:instrText>
      </w:r>
      <w:r w:rsidR="00C000F7">
        <w:fldChar w:fldCharType="separate"/>
      </w:r>
      <w:r w:rsidR="00AD6F49">
        <w:t xml:space="preserve">Figure </w:t>
      </w:r>
      <w:r w:rsidR="00AD6F49">
        <w:rPr>
          <w:noProof/>
        </w:rPr>
        <w:t>3</w:t>
      </w:r>
      <w:r w:rsidR="00C000F7">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w:t>
      </w:r>
      <w:r w:rsidR="005D3813">
        <w:t>-</w:t>
      </w:r>
      <w:r w:rsidR="00497A90">
        <w:t>to</w:t>
      </w:r>
      <w:r w:rsidR="005D3813">
        <w:t>-</w:t>
      </w:r>
      <w:r w:rsidR="00497A90">
        <w:t>many &lt;BibliographicReference&gt; elements may be provided to describe articles associated with the data captured in the file.</w:t>
      </w:r>
    </w:p>
    <w:p w:rsidR="00D44294" w:rsidRDefault="00D44294" w:rsidP="00B3693E"/>
    <w:p w:rsidR="00CB6ECE" w:rsidRDefault="000226DA" w:rsidP="00CB6ECE">
      <w:pPr>
        <w:keepNext/>
      </w:pPr>
      <w:r>
        <w:rPr>
          <w:noProof/>
          <w:lang w:eastAsia="en-GB"/>
        </w:rPr>
        <w:drawing>
          <wp:inline distT="0" distB="0" distL="0" distR="0">
            <wp:extent cx="5731510" cy="4324985"/>
            <wp:effectExtent l="19050" t="0" r="2540" b="0"/>
            <wp:docPr id="4" name="Grafik 3" descr="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ProcessingList.png"/>
                    <pic:cNvPicPr/>
                  </pic:nvPicPr>
                  <pic:blipFill>
                    <a:blip r:embed="rId11" cstate="print"/>
                    <a:stretch>
                      <a:fillRect/>
                    </a:stretch>
                  </pic:blipFill>
                  <pic:spPr>
                    <a:xfrm>
                      <a:off x="0" y="0"/>
                      <a:ext cx="5731510" cy="4324985"/>
                    </a:xfrm>
                    <a:prstGeom prst="rect">
                      <a:avLst/>
                    </a:prstGeom>
                  </pic:spPr>
                </pic:pic>
              </a:graphicData>
            </a:graphic>
          </wp:inline>
        </w:drawing>
      </w:r>
    </w:p>
    <w:p w:rsidR="00D44294" w:rsidRDefault="00CB6ECE" w:rsidP="00CB6ECE">
      <w:pPr>
        <w:pStyle w:val="Caption"/>
      </w:pPr>
      <w:bookmarkStart w:id="2" w:name="_Ref325110483"/>
      <w:r>
        <w:t xml:space="preserve">Figure </w:t>
      </w:r>
      <w:fldSimple w:instr=" SEQ Figure \* ARABIC ">
        <w:r w:rsidR="00313B48">
          <w:rPr>
            <w:noProof/>
          </w:rPr>
          <w:t>3</w:t>
        </w:r>
      </w:fldSimple>
      <w:bookmarkEnd w:id="2"/>
      <w:r>
        <w:t xml:space="preserve"> The &lt;DataProcessing&gt; element description from mzQuantML.</w:t>
      </w:r>
    </w:p>
    <w:p w:rsidR="009C4DCE" w:rsidRDefault="009C4DCE" w:rsidP="00B3693E"/>
    <w:p w:rsidR="00A237C7" w:rsidRPr="00C51AFD" w:rsidRDefault="00DF479E" w:rsidP="007B450B">
      <w:pPr>
        <w:pStyle w:val="Heading2"/>
      </w:pPr>
      <w:r>
        <w:t>&lt;</w:t>
      </w:r>
      <w:r w:rsidR="00C51AFD">
        <w:t>AssayList</w:t>
      </w:r>
      <w:r>
        <w:t>&gt;</w:t>
      </w:r>
      <w:r w:rsidR="00DF37AD">
        <w:t xml:space="preserve">, </w:t>
      </w:r>
      <w:r>
        <w:t>&lt;</w:t>
      </w:r>
      <w:r w:rsidR="00C51AFD">
        <w:t>StudyVariableList</w:t>
      </w:r>
      <w:r>
        <w:t>&gt;</w:t>
      </w:r>
      <w:r w:rsidR="00DF37AD">
        <w:t xml:space="preserve"> and &lt;RatioList&gt;</w:t>
      </w:r>
    </w:p>
    <w:p w:rsidR="00505AC9"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C000F7">
        <w:fldChar w:fldCharType="begin"/>
      </w:r>
      <w:r w:rsidR="00EF1685">
        <w:instrText xml:space="preserve"> REF _Ref325111064 \h </w:instrText>
      </w:r>
      <w:r w:rsidR="00C000F7">
        <w:fldChar w:fldCharType="separate"/>
      </w:r>
      <w:r w:rsidR="00EF1685">
        <w:t xml:space="preserve">Figure </w:t>
      </w:r>
      <w:r w:rsidR="00EF1685">
        <w:rPr>
          <w:noProof/>
        </w:rPr>
        <w:t>4</w:t>
      </w:r>
      <w:r w:rsidR="00C000F7">
        <w:fldChar w:fldCharType="end"/>
      </w:r>
      <w:r w:rsidR="006B6AC4">
        <w:t>)</w:t>
      </w:r>
      <w:r>
        <w:t xml:space="preserve">. </w:t>
      </w:r>
      <w:r w:rsidR="00EF1685">
        <w:t>The &lt;Assay&gt; must have a unique identifier and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w:t>
      </w:r>
      <w:r w:rsidR="00661FBE">
        <w:t>&lt;</w:t>
      </w:r>
      <w:r w:rsidR="00C407CA">
        <w:t>RawFile</w:t>
      </w:r>
      <w:r w:rsidR="00661FBE">
        <w:t>s</w:t>
      </w:r>
      <w:r w:rsidR="00C407CA">
        <w:t>Group</w:t>
      </w:r>
      <w:r w:rsidR="00661FBE">
        <w:t>&gt;</w:t>
      </w:r>
      <w:r w:rsidR="00C407CA">
        <w:t xml:space="preserve"> to describe the raw MS data file(s) in which it has </w:t>
      </w:r>
      <w:r w:rsidR="00C407CA">
        <w:lastRenderedPageBreak/>
        <w:t>been analysed.</w:t>
      </w:r>
      <w:r w:rsidR="007738AA">
        <w:t xml:space="preserve"> As such, for label-free techniques in which different samples are analysed in parallel, there will typically be a one-to-one relationship from an &lt;Assay&gt; to a &lt;RawFile</w:t>
      </w:r>
      <w:r w:rsidR="00661FBE">
        <w:t>s</w:t>
      </w:r>
      <w:r w:rsidR="007738AA">
        <w:t>Group&gt;. For multiplex techniques, such as a four-plex iTRAQ analysis, four instances of &lt;Assay&gt; would reference a single instance of &lt;RawFile</w:t>
      </w:r>
      <w:r w:rsidR="00661FBE">
        <w:t>s</w:t>
      </w:r>
      <w:r w:rsidR="007738AA">
        <w:t xml:space="preserve">Group&gt;. </w:t>
      </w:r>
      <w:r w:rsidR="00AB0C51">
        <w:t>An &lt;Assay&gt; must specify a &lt;Label&gt; which differentiates it from other &lt;Assay&gt; instances within the same &lt;RawFile</w:t>
      </w:r>
      <w:r w:rsidR="00661FBE">
        <w:t>s</w:t>
      </w:r>
      <w:r w:rsidR="00AB0C51">
        <w:t xml:space="preserve">Group&gt;. The &lt;Label&gt; comprises a &lt;Modification&gt; element, for example importing a </w:t>
      </w:r>
      <w:r w:rsidR="007A46BD">
        <w:t xml:space="preserve">CV term from UniMod or PSI-MOD and a mass shift. </w:t>
      </w:r>
      <w:r w:rsidR="009261D2">
        <w:t>As an example, the four samples analysed by 4plex iTRAQ would each be represented by one &lt;Assay&gt; - each referencing the appropriate iTRAQ reagent used with that sample. For a 2plex SILAC, experiment, two instances of &lt;Assay&gt; would be provided, in which the “light” sample must have a CV term “</w:t>
      </w:r>
      <w:r w:rsidR="000226DA" w:rsidRPr="000226DA">
        <w:t>unlabeled sample</w:t>
      </w:r>
      <w:r w:rsidR="009261D2">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w:t>
      </w:r>
      <w:r w:rsidR="00297DD4">
        <w:t>“</w:t>
      </w:r>
      <w:r w:rsidR="00297DD4" w:rsidRPr="000226DA">
        <w:t>unlabeled sample</w:t>
      </w:r>
      <w:r w:rsidR="00297DD4">
        <w:t xml:space="preserve">” </w:t>
      </w:r>
      <w:r w:rsidR="009C283A">
        <w:t xml:space="preserve">CV term. </w:t>
      </w:r>
    </w:p>
    <w:p w:rsidR="00421071" w:rsidRDefault="007D0AC2" w:rsidP="00AF5EAD">
      <w:r>
        <w:t>&lt;StudyVariableList&gt; captures one</w:t>
      </w:r>
      <w:r w:rsidR="00EB2ACE">
        <w:t>-</w:t>
      </w:r>
      <w:r>
        <w:t>to</w:t>
      </w:r>
      <w:r w:rsidR="00EB2ACE">
        <w:t>-</w:t>
      </w:r>
      <w:r>
        <w:t>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p>
    <w:p w:rsidR="006C225F" w:rsidRDefault="006C225F" w:rsidP="00AF5EAD">
      <w:r>
        <w:t>&lt;RatioList&gt; captures one</w:t>
      </w:r>
      <w:r w:rsidR="00EB2ACE">
        <w:t>-</w:t>
      </w:r>
      <w:r>
        <w:t>to</w:t>
      </w:r>
      <w:r w:rsidR="00EB2ACE">
        <w:t>-</w:t>
      </w:r>
      <w:r>
        <w:t xml:space="preserve">many instances of &lt;Ratio&gt;. A &lt;Ratio&gt; element references a numerator and a denominator, both of which must be instances </w:t>
      </w:r>
      <w:r w:rsidR="00B039EF">
        <w:t xml:space="preserve">of &lt;Assay&gt; or &lt;StudyVariable&gt;. </w:t>
      </w:r>
      <w:r w:rsidR="00A26E50">
        <w:t xml:space="preserve"> A &lt;Ratio&gt; can be defined here, such that it can be referenced elsewhere in the file and quantitative values (i.e. ratios of &lt;Assay&gt; or &lt;StudyVariable&gt; elements) can be reported rather than single values only. </w:t>
      </w:r>
    </w:p>
    <w:p w:rsidR="00421071" w:rsidRDefault="000226DA" w:rsidP="00421071">
      <w:pPr>
        <w:keepNext/>
      </w:pPr>
      <w:r>
        <w:rPr>
          <w:noProof/>
          <w:lang w:eastAsia="en-GB"/>
        </w:rPr>
        <w:drawing>
          <wp:inline distT="0" distB="0" distL="0" distR="0">
            <wp:extent cx="5108514" cy="3262859"/>
            <wp:effectExtent l="19050" t="0" r="0" b="0"/>
            <wp:docPr id="10" name="Grafik 9" descr="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ayType.png"/>
                    <pic:cNvPicPr/>
                  </pic:nvPicPr>
                  <pic:blipFill>
                    <a:blip r:embed="rId12" cstate="print"/>
                    <a:stretch>
                      <a:fillRect/>
                    </a:stretch>
                  </pic:blipFill>
                  <pic:spPr>
                    <a:xfrm>
                      <a:off x="0" y="0"/>
                      <a:ext cx="5116615" cy="3268033"/>
                    </a:xfrm>
                    <a:prstGeom prst="rect">
                      <a:avLst/>
                    </a:prstGeom>
                  </pic:spPr>
                </pic:pic>
              </a:graphicData>
            </a:graphic>
          </wp:inline>
        </w:drawing>
      </w:r>
    </w:p>
    <w:p w:rsidR="00421071" w:rsidRDefault="00421071" w:rsidP="00421071">
      <w:pPr>
        <w:pStyle w:val="Caption"/>
      </w:pPr>
      <w:bookmarkStart w:id="3" w:name="_Ref325111064"/>
      <w:r>
        <w:t xml:space="preserve">Figure </w:t>
      </w:r>
      <w:fldSimple w:instr=" SEQ Figure \* ARABIC ">
        <w:r w:rsidR="00313B48">
          <w:rPr>
            <w:noProof/>
          </w:rPr>
          <w:t>4</w:t>
        </w:r>
      </w:fldSimple>
      <w:bookmarkEnd w:id="3"/>
      <w:r>
        <w:t xml:space="preserve"> The &lt;Assay&gt; element in mzQuantML.</w:t>
      </w:r>
    </w:p>
    <w:p w:rsidR="00505AC9" w:rsidRDefault="00505AC9" w:rsidP="00AF5EAD"/>
    <w:p w:rsidR="00505AC9" w:rsidRDefault="00ED61E8" w:rsidP="007B450B">
      <w:pPr>
        <w:pStyle w:val="Heading2"/>
      </w:pPr>
      <w:r>
        <w:lastRenderedPageBreak/>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depending on whether the export software has produced values associated with protein groups, single proteins, peptides (matched across different samples analysed) or features (raw quantified values from MS prior to their assignment to peptide sequences).</w:t>
      </w:r>
    </w:p>
    <w:p w:rsidR="00BD3404" w:rsidRDefault="00CF399E" w:rsidP="00AF5EAD">
      <w:r>
        <w:t>The file can contain zero or one &lt;ProteinGroupList&gt;</w:t>
      </w:r>
      <w:r w:rsidR="00CC5B30">
        <w:t xml:space="preserve"> elements, which contains one</w:t>
      </w:r>
      <w:r w:rsidR="00EB2ACE">
        <w:t>-t</w:t>
      </w:r>
      <w:r w:rsidR="00CC5B30">
        <w:t>o</w:t>
      </w:r>
      <w:r w:rsidR="00EB2ACE">
        <w:t>-</w:t>
      </w:r>
      <w:r w:rsidR="00CC5B30">
        <w:t xml:space="preserve">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 inference problem in this way. </w:t>
      </w:r>
    </w:p>
    <w:p w:rsidR="007B6C6F" w:rsidRDefault="008C37F6" w:rsidP="00AF5EAD">
      <w:r>
        <w:t>The file can contain zero or one &lt;ProteinList&gt; elements, which contain one</w:t>
      </w:r>
      <w:r w:rsidR="004B2422">
        <w:t>-</w:t>
      </w:r>
      <w:r>
        <w:t>to</w:t>
      </w:r>
      <w:r w:rsidR="004B2422">
        <w:t>-</w:t>
      </w:r>
      <w:r>
        <w:t>many instances of &lt;Protein&gt;. Each &lt;Protein&gt; can have one</w:t>
      </w:r>
      <w:r w:rsidR="004B2422">
        <w:t>-</w:t>
      </w:r>
      <w:r>
        <w:t>to</w:t>
      </w:r>
      <w:r w:rsidR="004B2422">
        <w:t>-</w:t>
      </w:r>
      <w:r>
        <w:t xml:space="preserve">many references to &lt;PeptideConsensus&gt; elements, describing the peptides that were used to arrive at the quantitative values reported for the &lt;Protein&gt;. </w:t>
      </w:r>
    </w:p>
    <w:p w:rsidR="00BD3404" w:rsidRDefault="00BD3404" w:rsidP="00AF5EAD">
      <w:r>
        <w:t xml:space="preserve">The file can contain zero to many &lt;PeptideConsensusList&gt; elements, </w:t>
      </w:r>
      <w:r w:rsidR="00677F69">
        <w:t>allowing software to export different sets of peptides and associated quantitative values as intermediates in a complex analysis pipeline</w:t>
      </w:r>
      <w:r w:rsidR="00F86F0C">
        <w:t>. The &lt;PeptideConsensusList&gt; has a mandatory Boolean attribute finalResult and a valid file must contain only one &lt;PeptideConsensusList&gt; where finalResult = true</w:t>
      </w:r>
      <w:r w:rsidR="009105EF">
        <w:t xml:space="preserve">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ithout peptide identification. </w:t>
      </w:r>
    </w:p>
    <w:p w:rsidR="0014695B" w:rsidRDefault="0014695B" w:rsidP="00AF5EAD">
      <w:r>
        <w:t xml:space="preserve">The file can contain </w:t>
      </w:r>
      <w:r w:rsidR="005B41C3">
        <w:t>zero</w:t>
      </w:r>
      <w:r w:rsidR="004B2422">
        <w:t>-</w:t>
      </w:r>
      <w:r w:rsidR="005B41C3">
        <w:t>to</w:t>
      </w:r>
      <w:r w:rsidR="004B2422">
        <w:t>-</w:t>
      </w:r>
      <w:r w:rsidR="005B41C3">
        <w:t>m</w:t>
      </w:r>
      <w:r w:rsidR="006224FE">
        <w:t>any instances of &lt;FeatureList&gt;, which contains a mandatory reference to a &lt;RawFile</w:t>
      </w:r>
      <w:r w:rsidR="00661FBE">
        <w:t>s</w:t>
      </w:r>
      <w:r w:rsidR="006224FE">
        <w:t>Group&gt;. It is expected that there is one &lt;FeatureList&gt; per &lt;RawFile</w:t>
      </w:r>
      <w:r w:rsidR="00661FBE">
        <w:t>s</w:t>
      </w:r>
      <w:r w:rsidR="006224FE">
        <w:t xml:space="preserve">Group&gt; that is analysed. </w:t>
      </w:r>
      <w:r w:rsidR="009059D7">
        <w:t xml:space="preserve">Each &lt;FeatureList&gt; contains </w:t>
      </w:r>
      <w:r w:rsidR="00653137">
        <w:t>one</w:t>
      </w:r>
      <w:r w:rsidR="004B2422">
        <w:t>-</w:t>
      </w:r>
      <w:r w:rsidR="00653137">
        <w:t>to</w:t>
      </w:r>
      <w:r w:rsidR="004B2422">
        <w:t>-</w:t>
      </w:r>
      <w:r w:rsidR="00653137">
        <w:t>many instances of &lt;Feature&gt;, which is defined as a quantified region in a 2D map of MS1 spectra (retention time</w:t>
      </w:r>
      <w:r w:rsidR="00161E3F">
        <w:t xml:space="preserve"> (rt)</w:t>
      </w:r>
      <w:r w:rsidR="00653137">
        <w:t xml:space="preserve"> versus mass over charge</w:t>
      </w:r>
      <w:r w:rsidR="00161E3F">
        <w:t xml:space="preserve"> (m/z)</w:t>
      </w:r>
      <w:r w:rsidR="00653137">
        <w:t xml:space="preserve">). </w:t>
      </w:r>
      <w:r w:rsidR="00161E3F">
        <w:t xml:space="preserve">Each &lt;Feature&gt; must minimally have a value for retention time (set to null if liquid </w:t>
      </w:r>
      <w:r w:rsidR="00661FBE">
        <w:t>chromatography</w:t>
      </w:r>
      <w:r w:rsidR="00603AE2">
        <w:t xml:space="preserve"> (LC)</w:t>
      </w:r>
      <w:r w:rsidR="00161E3F">
        <w:t xml:space="preserve"> has not been performed),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 xml:space="preserve">isotope pattern of the feature in the 2D map. </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450B">
      <w:pPr>
        <w:pStyle w:val="Heading2"/>
      </w:pPr>
      <w:r>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w:t>
      </w:r>
      <w:r>
        <w:lastRenderedPageBreak/>
        <w:t xml:space="preserve">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C000F7">
        <w:fldChar w:fldCharType="begin"/>
      </w:r>
      <w:r w:rsidR="00CB37A4">
        <w:instrText xml:space="preserve"> REF _Ref325113988 \h </w:instrText>
      </w:r>
      <w:r w:rsidR="00C000F7">
        <w:fldChar w:fldCharType="separate"/>
      </w:r>
      <w:r w:rsidR="00CB37A4">
        <w:t xml:space="preserve">Figure </w:t>
      </w:r>
      <w:r w:rsidR="00CB37A4">
        <w:rPr>
          <w:noProof/>
        </w:rPr>
        <w:t>5</w:t>
      </w:r>
      <w:r w:rsidR="00C000F7">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Paragraph"/>
        <w:keepNext/>
        <w:numPr>
          <w:ilvl w:val="0"/>
          <w:numId w:val="1"/>
        </w:numPr>
      </w:pPr>
      <w:r>
        <w:t>The &lt;ColumnIndex&gt; contains references to the correct type of object (&lt;Assay&gt;, &lt;StudyVariable&gt; or &lt;Ratio&gt;) as determined by the type of &lt;QuantLayer&gt;</w:t>
      </w:r>
    </w:p>
    <w:p w:rsidR="00E007E5" w:rsidRDefault="00E007E5" w:rsidP="00E007E5">
      <w:pPr>
        <w:pStyle w:val="ListParagraph"/>
        <w:keepNext/>
        <w:numPr>
          <w:ilvl w:val="0"/>
          <w:numId w:val="1"/>
        </w:numPr>
      </w:pPr>
      <w:r>
        <w:t>The &lt;Row&gt; elements reference to the correct type of object as determined by the parent list (&lt;ProteinGroupList&gt;, &lt;ProteinList&gt;, &lt;PeptideConsensusList&gt;)</w:t>
      </w:r>
    </w:p>
    <w:p w:rsidR="00E007E5" w:rsidRDefault="00E007E5" w:rsidP="00E007E5">
      <w:pPr>
        <w:pStyle w:val="ListParagraph"/>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816F5D" w:rsidRDefault="00816F5D" w:rsidP="00E007E5">
      <w:pPr>
        <w:pStyle w:val="ListParagraph"/>
        <w:keepNext/>
        <w:numPr>
          <w:ilvl w:val="0"/>
          <w:numId w:val="1"/>
        </w:numPr>
      </w:pPr>
      <w:r>
        <w:t xml:space="preserve">The &lt;DataType&gt; is specified by a valid CV term according to the mapping file i.e. data types must be present in the PSI-MS CV. </w:t>
      </w:r>
    </w:p>
    <w:p w:rsidR="00672E43" w:rsidRDefault="00672E43" w:rsidP="00816F5D">
      <w:pPr>
        <w:keepNext/>
        <w:ind w:left="360"/>
      </w:pPr>
    </w:p>
    <w:p w:rsidR="00CB37A4" w:rsidRDefault="00CB37A4" w:rsidP="00BC61EC">
      <w:pPr>
        <w:keepNext/>
      </w:pPr>
    </w:p>
    <w:p w:rsidR="00BC61EC" w:rsidRDefault="00AF5EAD" w:rsidP="00BC61EC">
      <w:pPr>
        <w:keepNext/>
      </w:pPr>
      <w:r>
        <w:lastRenderedPageBreak/>
        <w:br/>
      </w:r>
      <w:r w:rsidR="004B2422" w:rsidRPr="004B2422">
        <w:drawing>
          <wp:inline distT="0" distB="0" distL="0" distR="0">
            <wp:extent cx="5731510" cy="37300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1510" cy="3730011"/>
                    </a:xfrm>
                    <a:prstGeom prst="rect">
                      <a:avLst/>
                    </a:prstGeom>
                    <a:noFill/>
                    <a:ln w="9525">
                      <a:noFill/>
                      <a:miter lim="800000"/>
                      <a:headEnd/>
                      <a:tailEnd/>
                    </a:ln>
                  </pic:spPr>
                </pic:pic>
              </a:graphicData>
            </a:graphic>
          </wp:inline>
        </w:drawing>
      </w:r>
    </w:p>
    <w:p w:rsidR="00EC0C00" w:rsidRDefault="00BC61EC" w:rsidP="00BC61EC">
      <w:pPr>
        <w:pStyle w:val="Caption"/>
        <w:jc w:val="left"/>
      </w:pPr>
      <w:bookmarkStart w:id="4" w:name="_Ref325113988"/>
      <w:r>
        <w:t xml:space="preserve">Figure </w:t>
      </w:r>
      <w:fldSimple w:instr=" SEQ Figure \* ARABIC ">
        <w:r w:rsidR="00313B48">
          <w:rPr>
            <w:noProof/>
          </w:rPr>
          <w:t>5</w:t>
        </w:r>
      </w:fldSimple>
      <w:bookmarkEnd w:id="4"/>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 xml:space="preserve">This provides the ability to represent values for a &lt;Protein&gt; say, which refers to the complete set of &lt;Assay&gt; elements analysed, such as global identification scores, p-values for detecting differential expression and so on. </w:t>
      </w:r>
    </w:p>
    <w:p w:rsidR="00CE119E" w:rsidRDefault="00CE119E" w:rsidP="00854744">
      <w:r>
        <w:t>A &lt;FeatureList&gt; can have only a limited subset of &lt;QuantLayer&gt; types: a &lt;FeatureQuantLayer&gt;</w:t>
      </w:r>
      <w:r w:rsidR="004B2422">
        <w:t xml:space="preserve"> (similar functionality to a &lt;GlobalQuantLayer&gt;)</w:t>
      </w:r>
      <w:r>
        <w:t xml:space="preserve"> and </w:t>
      </w:r>
      <w:r w:rsidR="004B2422">
        <w:t xml:space="preserve">a set of </w:t>
      </w:r>
      <w:r>
        <w:t xml:space="preserve">specific structures for techniques in which different samples (&lt;Assay&gt; elements) are </w:t>
      </w:r>
      <w:r w:rsidR="00D33FAB">
        <w:t xml:space="preserve">compared within </w:t>
      </w:r>
      <w:r w:rsidR="000A30AE">
        <w:t xml:space="preserve">individual </w:t>
      </w:r>
      <w:r w:rsidR="00D33FAB">
        <w:t>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ents quantified regions in 2D rt versus m/z space, prior to matching processes in which multiple features are assigned as belonging to the same peptide</w:t>
      </w:r>
      <w:r w:rsidR="00E93D63">
        <w:t xml:space="preserve"> (captured as &lt;PeptideConsensus&gt;)</w:t>
      </w:r>
      <w:r w:rsidR="00FF23CC">
        <w:t xml:space="preserve">. </w:t>
      </w:r>
    </w:p>
    <w:p w:rsidR="00CE119E" w:rsidRDefault="00CE119E" w:rsidP="00AF5EAD"/>
    <w:p w:rsidR="00313B48" w:rsidRDefault="00313B48" w:rsidP="00313B48">
      <w:pPr>
        <w:keepNext/>
      </w:pPr>
      <w:r w:rsidRPr="00313B48">
        <w:rPr>
          <w:noProof/>
          <w:lang w:eastAsia="en-GB"/>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Caption"/>
      </w:pPr>
      <w:r>
        <w:t xml:space="preserve">Figure </w:t>
      </w:r>
      <w:fldSimple w:instr=" SEQ Figure \* ARABIC ">
        <w:r>
          <w:rPr>
            <w:noProof/>
          </w:rPr>
          <w:t>6</w:t>
        </w:r>
      </w:fldSimple>
      <w:r>
        <w:t xml:space="preserve"> A example of an mzQuantML containing a &lt;GlobalQuantLayer&gt; within a &lt;ProteinList&gt;. The &lt;ColumnDefintion&gt; describes the &lt;DataType&gt; elements in each column of the &lt;DataMatrix&gt;. The number of values in each &lt;Row&gt; must match the number of &lt;Column&gt; elements. </w:t>
      </w:r>
    </w:p>
    <w:p w:rsidR="00451EF6" w:rsidRDefault="00451EF6" w:rsidP="00AF5EAD"/>
    <w:p w:rsidR="000B4052" w:rsidRDefault="00AB5750" w:rsidP="00E35F20">
      <w:pPr>
        <w:pStyle w:val="Heading2"/>
      </w:pPr>
      <w:r>
        <w:t>MS1 intensity based Label-free</w:t>
      </w:r>
    </w:p>
    <w:p w:rsidR="007A7CB0" w:rsidRDefault="007A7CB0" w:rsidP="00854744">
      <w:r>
        <w:t xml:space="preserve">Certain software packages (such as Progenesis LC-MS),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7A7CB0" w:rsidRDefault="00032DE6" w:rsidP="007A7CB0">
      <w:r>
        <w:t xml:space="preserve">Example file: </w:t>
      </w:r>
      <w:hyperlink r:id="rId15" w:history="1">
        <w:r w:rsidR="00451D9E" w:rsidRPr="00FF083D">
          <w:rPr>
            <w:rStyle w:val="Hyperlink"/>
          </w:rPr>
          <w:t>http://code.google.com/p/mzquantml/source/browse/trunk/examples/version1.0-rc2/CPTAC/CPTAC_Progenesis.mzq.gz</w:t>
        </w:r>
      </w:hyperlink>
      <w:r w:rsidR="00451D9E">
        <w:t xml:space="preserve"> </w:t>
      </w:r>
    </w:p>
    <w:p w:rsidR="00032DE6" w:rsidRDefault="00032DE6" w:rsidP="007A7CB0"/>
    <w:p w:rsidR="007A7CB0" w:rsidRDefault="007A7CB0" w:rsidP="00E35F20">
      <w:pPr>
        <w:pStyle w:val="Heading2"/>
      </w:pPr>
      <w:bookmarkStart w:id="5" w:name="_Toc310412871"/>
      <w:r w:rsidRPr="0053349C">
        <w:lastRenderedPageBreak/>
        <w:t>MS1 l</w:t>
      </w:r>
      <w:r>
        <w:t>abel-based</w:t>
      </w:r>
      <w:bookmarkEnd w:id="5"/>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w:t>
      </w:r>
      <w:r w:rsidR="00062635">
        <w:t>example contains an</w:t>
      </w:r>
      <w:r>
        <w:t xml:space="preserve"> encoding of a SILAC approach with a +8 shift for Lys and +10 shift for Arg, analysed in </w:t>
      </w:r>
      <w:r w:rsidR="00AD3329">
        <w:t xml:space="preserve">a single </w:t>
      </w:r>
      <w:r>
        <w:t>run</w:t>
      </w:r>
      <w:r w:rsidR="00AD3329">
        <w:t>, exported from the SILACAnalyzer tool within OpenMS</w:t>
      </w:r>
      <w:r>
        <w:t>.</w:t>
      </w:r>
    </w:p>
    <w:p w:rsidR="007A7CB0" w:rsidRDefault="007A7CB0" w:rsidP="007A7CB0">
      <w:pPr>
        <w:pStyle w:val="nobreak"/>
        <w:rPr>
          <w:lang w:val="en-GB"/>
        </w:rPr>
      </w:pPr>
    </w:p>
    <w:p w:rsidR="007A7CB0" w:rsidRPr="00D34AED" w:rsidRDefault="007A7CB0" w:rsidP="007A7CB0">
      <w:pPr>
        <w:pStyle w:val="nobreak"/>
        <w:rPr>
          <w:i/>
          <w:lang w:val="en-GB"/>
        </w:rPr>
      </w:pPr>
      <w:r w:rsidRPr="00D34AED">
        <w:rPr>
          <w:i/>
          <w:lang w:val="en-GB"/>
        </w:rPr>
        <w:t>See example file:</w:t>
      </w:r>
    </w:p>
    <w:p w:rsidR="007A7CB0" w:rsidRDefault="00E35F20" w:rsidP="007A7CB0">
      <w:hyperlink r:id="rId16" w:history="1">
        <w:r w:rsidRPr="00FF083D">
          <w:rPr>
            <w:rStyle w:val="Hyperlink"/>
            <w:rFonts w:ascii="Arial" w:eastAsia="Times New Roman" w:hAnsi="Arial" w:cs="Times New Roman"/>
            <w:sz w:val="20"/>
            <w:szCs w:val="24"/>
          </w:rPr>
          <w:t>http://code.google.com/p/mzquantml/source/browse/trunk/examples/version1.0-rc2/mzQuantML_example_SILAC_OpenMS-SILACAnalyzer.mzq</w:t>
        </w:r>
      </w:hyperlink>
      <w:r>
        <w:rPr>
          <w:rFonts w:ascii="Arial" w:eastAsia="Times New Roman" w:hAnsi="Arial" w:cs="Times New Roman"/>
          <w:sz w:val="20"/>
          <w:szCs w:val="24"/>
        </w:rPr>
        <w:t xml:space="preserve"> </w:t>
      </w:r>
      <w:r w:rsidR="00C04050">
        <w:rPr>
          <w:rFonts w:ascii="Arial" w:eastAsia="Times New Roman" w:hAnsi="Arial" w:cs="Times New Roman"/>
          <w:sz w:val="20"/>
          <w:szCs w:val="24"/>
        </w:rPr>
        <w:t xml:space="preserve"> </w:t>
      </w:r>
    </w:p>
    <w:p w:rsidR="00062635" w:rsidRDefault="00062635" w:rsidP="00854744"/>
    <w:p w:rsidR="007A7CB0" w:rsidRDefault="00E64B83" w:rsidP="00854744">
      <w:r>
        <w:t>T</w:t>
      </w:r>
      <w:r w:rsidR="00062635">
        <w:t>here should</w:t>
      </w:r>
      <w:r w:rsidR="007A7CB0">
        <w:t xml:space="preserve"> be two &lt;Assay&gt; elements, each of which </w:t>
      </w:r>
      <w:r w:rsidR="00020770">
        <w:t>must</w:t>
      </w:r>
      <w:r w:rsidR="007A7CB0">
        <w:t xml:space="preserve"> refer to the same raw file(s) in &lt;RawFile</w:t>
      </w:r>
      <w:r w:rsidR="00661FBE">
        <w:t>s</w:t>
      </w:r>
      <w:r w:rsidR="007A7CB0">
        <w:t xml:space="preserve">Group&gt;. One of the &lt;Assay&gt; elements </w:t>
      </w:r>
      <w:r w:rsidR="00020770">
        <w:t>must</w:t>
      </w:r>
      <w:r w:rsidR="007A7CB0">
        <w:t xml:space="preserve"> contain details of the modification used to differentiate the peptide, such as the mass shift for the heavy lys/arg</w:t>
      </w:r>
      <w:r w:rsidR="00020770">
        <w:t>, the other &lt;Assay&gt; element must state that it is unmodified</w:t>
      </w:r>
      <w:r w:rsidR="00C96073">
        <w:t xml:space="preserve"> using the appropriate CV term</w:t>
      </w:r>
      <w:r w:rsidR="007A7CB0">
        <w:t xml:space="preserve">. </w:t>
      </w:r>
    </w:p>
    <w:p w:rsidR="007A7CB0" w:rsidRDefault="007A7CB0" w:rsidP="007A7CB0">
      <w:pPr>
        <w:pStyle w:val="nobreak"/>
        <w:rPr>
          <w:lang w:val="en-GB"/>
        </w:rPr>
      </w:pPr>
    </w:p>
    <w:p w:rsidR="007A7CB0" w:rsidRPr="00571CFC" w:rsidRDefault="007A7CB0" w:rsidP="00227732">
      <w:r>
        <w:t>If the data exporter wishes to communicate the full evidence trail, the primary results from analysis of each &lt;RawFile</w:t>
      </w:r>
      <w:r w:rsidR="00661FBE">
        <w:t>s</w:t>
      </w:r>
      <w:r>
        <w:t xml:space="preserv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w:t>
      </w:r>
      <w:r w:rsidR="00127229">
        <w:t>should</w:t>
      </w:r>
      <w:r>
        <w:t xml:space="preserve"> be captured by </w:t>
      </w:r>
      <w:r w:rsidR="00DA3FA2">
        <w:t xml:space="preserve">a </w:t>
      </w:r>
      <w:r>
        <w:t>&lt;PeptideConsensusList&gt; element</w:t>
      </w:r>
      <w:r w:rsidR="00227732">
        <w:t>, containing appropriate &lt;AssayQuantLayer&gt; or &lt;RatioQuantLayer&gt; elements for the data values that are exported.</w:t>
      </w:r>
    </w:p>
    <w:p w:rsidR="007A7CB0" w:rsidRDefault="007A7CB0" w:rsidP="00854744">
      <w:r>
        <w:t xml:space="preserve">The schema only allows one &lt;ProteinGroupList&gt; and/or one &lt;ProteinList&gt; and as such, if the exporter wishes to communicate values about proteins, the instance </w:t>
      </w:r>
      <w:r w:rsidR="001E5D08">
        <w:t>must</w:t>
      </w:r>
      <w:r>
        <w:t xml:space="preserve"> contain </w:t>
      </w:r>
      <w:r w:rsidRPr="0078237B">
        <w:t>one &lt;ProteinGroupList&gt; and/or one &lt;Protei</w:t>
      </w:r>
      <w:r>
        <w:t>nList&gt;, including the relevant QuantLayers for assays or study variables.</w:t>
      </w:r>
    </w:p>
    <w:p w:rsidR="007A7CB0" w:rsidRDefault="007A7CB0" w:rsidP="007A7CB0"/>
    <w:p w:rsidR="007A7CB0" w:rsidRDefault="007A7CB0" w:rsidP="00404D16">
      <w:pPr>
        <w:pStyle w:val="Heading2"/>
      </w:pPr>
      <w:bookmarkStart w:id="6" w:name="_Toc310412872"/>
      <w:r>
        <w:t>MS2 spectral counting</w:t>
      </w:r>
      <w:bookmarkEnd w:id="6"/>
    </w:p>
    <w:p w:rsidR="007A7CB0" w:rsidRDefault="007A7CB0" w:rsidP="007A7CB0">
      <w:pPr>
        <w:pStyle w:val="nobreak"/>
        <w:rPr>
          <w:lang w:val="en-GB"/>
        </w:rPr>
      </w:pPr>
      <w:r>
        <w:rPr>
          <w:lang w:val="en-GB"/>
        </w:rPr>
        <w:t xml:space="preserve">MS2 spectral counting approaches use the number of </w:t>
      </w:r>
      <w:r w:rsidR="00854744">
        <w:rPr>
          <w:lang w:val="en-GB"/>
        </w:rPr>
        <w:t>PSMs</w:t>
      </w:r>
      <w:r>
        <w:rPr>
          <w:lang w:val="en-GB"/>
        </w:rPr>
        <w:t xml:space="preserve"> assigned to a given protein to estimate the protein abundance in the sample, following a variety of different normalisation schemes. As such, there is no requirement to model the intensity of MS1 features or provide QuantLayers on the &lt;PeptideConsensusList&gt;. A &lt;PeptideConsensusList&gt; </w:t>
      </w:r>
      <w:r w:rsidR="00B50A7F">
        <w:rPr>
          <w:lang w:val="en-GB"/>
        </w:rPr>
        <w:t>may</w:t>
      </w:r>
      <w:r>
        <w:rPr>
          <w:lang w:val="en-GB"/>
        </w:rPr>
        <w:t xml:space="preserve"> be provided to report the peptide sequences identified, although if accompanying mzIdentML files exist, it is not </w:t>
      </w:r>
      <w:r w:rsidR="006675BE">
        <w:rPr>
          <w:lang w:val="en-GB"/>
        </w:rPr>
        <w:t>required</w:t>
      </w:r>
      <w:r>
        <w:rPr>
          <w:lang w:val="en-GB"/>
        </w:rPr>
        <w:t xml:space="preserve">. QuantLayers </w:t>
      </w:r>
      <w:r w:rsidR="00C038E7">
        <w:rPr>
          <w:lang w:val="en-GB"/>
        </w:rPr>
        <w:t>should</w:t>
      </w:r>
      <w:r>
        <w:rPr>
          <w:lang w:val="en-GB"/>
        </w:rPr>
        <w:t xml:space="preserve"> only be provided on the &lt;ProteinGroupList&gt; and/or &lt;ProteinList&gt; to capture the abundance of proteins within assays or study variables. </w:t>
      </w:r>
    </w:p>
    <w:p w:rsidR="004E53A0" w:rsidRDefault="004E53A0" w:rsidP="007A7CB0">
      <w:pPr>
        <w:rPr>
          <w:i/>
        </w:rPr>
      </w:pPr>
    </w:p>
    <w:p w:rsidR="007A7CB0" w:rsidRPr="00D34AED" w:rsidRDefault="007A7CB0" w:rsidP="007A7CB0">
      <w:r w:rsidRPr="00D34AED">
        <w:rPr>
          <w:i/>
        </w:rPr>
        <w:t>See example file:</w:t>
      </w:r>
    </w:p>
    <w:p w:rsidR="007A7CB0" w:rsidRPr="00D34AED" w:rsidRDefault="00C000F7" w:rsidP="007A7CB0">
      <w:hyperlink r:id="rId17" w:history="1">
        <w:r w:rsidR="000C0040" w:rsidRPr="00460B23">
          <w:rPr>
            <w:rStyle w:val="Hyperlink"/>
          </w:rPr>
          <w:t>http://code.google.com/p/mzquantml/source/browse/trunk/examples/version1.0-rc2/mzQuantML_draft_spectralCount_from_Excel_MPC.mzq</w:t>
        </w:r>
      </w:hyperlink>
      <w:r w:rsidR="000C0040">
        <w:t xml:space="preserve"> </w:t>
      </w:r>
    </w:p>
    <w:p w:rsidR="007A7CB0" w:rsidRDefault="007A7CB0" w:rsidP="007A7CB0">
      <w:pPr>
        <w:spacing w:line="240" w:lineRule="auto"/>
      </w:pPr>
    </w:p>
    <w:p w:rsidR="007A7CB0" w:rsidRDefault="007A7CB0" w:rsidP="001928A4">
      <w:pPr>
        <w:pStyle w:val="Heading2"/>
      </w:pPr>
      <w:bookmarkStart w:id="7" w:name="_Toc310412873"/>
      <w:r w:rsidRPr="0053349C">
        <w:t>MS2 tag-based</w:t>
      </w:r>
      <w:bookmarkEnd w:id="7"/>
      <w:r w:rsidRPr="0053349C">
        <w:t xml:space="preserve"> </w:t>
      </w:r>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iTRAQ with tags 114, 115, 116 and 117 Daltons in </w:t>
      </w:r>
      <w:r w:rsidR="00405ECB">
        <w:t>a single run</w:t>
      </w:r>
      <w:r>
        <w:t xml:space="preserve"> is described. </w:t>
      </w:r>
      <w:r w:rsidR="00E5100C">
        <w:t xml:space="preserve">The concept of a &lt;Feature&gt; describes a region on an MS1 spectrum/spectra and as such elements of &lt;Feature&gt; should be created to capture only the </w:t>
      </w:r>
      <w:r w:rsidR="001C7823">
        <w:t>m/z</w:t>
      </w:r>
      <w:r w:rsidR="00E5100C">
        <w:t xml:space="preserve">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w:t>
      </w:r>
      <w:r w:rsidR="001E0CF8">
        <w:t xml:space="preserve">A &lt;QuantLayer&gt; should only be attached to the &lt;PeptideConsensusList&gt; for approaches in which multiple different features reporting on the same peptide (such as sourced from different MS2 scans or different peptide charge states) are aggregated to provide a single value for the peptide. </w:t>
      </w:r>
    </w:p>
    <w:p w:rsidR="007A7CB0" w:rsidRPr="00D34AED" w:rsidRDefault="007A7CB0" w:rsidP="007A7CB0">
      <w:r w:rsidRPr="00D34AED">
        <w:rPr>
          <w:i/>
        </w:rPr>
        <w:t>See example file</w:t>
      </w:r>
      <w:r w:rsidRPr="00D34AED">
        <w:t>:</w:t>
      </w:r>
    </w:p>
    <w:p w:rsidR="007B3469" w:rsidRDefault="007B450B" w:rsidP="007B3469">
      <w:hyperlink r:id="rId18" w:history="1">
        <w:r w:rsidRPr="00FF083D">
          <w:rPr>
            <w:rStyle w:val="Hyperlink"/>
          </w:rPr>
          <w:t>http://code.google.com/p/mzquantml/source/browse/trunk/examples/version1.0-rc2/mzQuantML_example_iTRAQ_OpenMS-ITRAQAnalyzer-IDMapper.mzq</w:t>
        </w:r>
      </w:hyperlink>
      <w:r>
        <w:t xml:space="preserve"> </w:t>
      </w:r>
    </w:p>
    <w:p w:rsidR="0084537A" w:rsidRDefault="0084537A" w:rsidP="0084537A">
      <w:pPr>
        <w:pStyle w:val="Heading2"/>
      </w:pPr>
    </w:p>
    <w:p w:rsidR="0084537A" w:rsidRDefault="0084537A" w:rsidP="0084537A">
      <w:pPr>
        <w:pStyle w:val="Heading2"/>
      </w:pPr>
    </w:p>
    <w:p w:rsidR="001938AD" w:rsidRDefault="001938AD" w:rsidP="0084537A">
      <w:pPr>
        <w:pStyle w:val="Heading2"/>
      </w:pPr>
      <w:r>
        <w:t>Outstanding issues and more advanced features</w:t>
      </w:r>
    </w:p>
    <w:p w:rsidR="001938AD" w:rsidRDefault="001938AD" w:rsidP="001938AD">
      <w:pPr>
        <w:pStyle w:val="ListParagraph"/>
        <w:numPr>
          <w:ilvl w:val="0"/>
          <w:numId w:val="2"/>
        </w:numPr>
      </w:pPr>
      <w:r>
        <w:t>The development of semantic validation rules for SRM-based approaches is on-going and we welcome further input and examples in this area.</w:t>
      </w:r>
    </w:p>
    <w:p w:rsidR="001938AD" w:rsidRDefault="002040B2" w:rsidP="001938AD">
      <w:pPr>
        <w:pStyle w:val="ListParagraph"/>
        <w:numPr>
          <w:ilvl w:val="0"/>
          <w:numId w:val="2"/>
        </w:numPr>
      </w:pPr>
      <w:r>
        <w:t xml:space="preserve">The schema contains a </w:t>
      </w:r>
      <w:r w:rsidR="00DA1EE5">
        <w:t>&lt;</w:t>
      </w:r>
      <w:r>
        <w:t>SmallMoleculeList</w:t>
      </w:r>
      <w:r w:rsidR="00DA1EE5">
        <w:t>&gt;</w:t>
      </w:r>
      <w:r>
        <w:t xml:space="preserve"> element for use in metabolomics, but the semantic validation rules and appropriate examples are yet to be developed.</w:t>
      </w:r>
    </w:p>
    <w:p w:rsidR="00895C27" w:rsidRPr="001938AD" w:rsidRDefault="007B450B" w:rsidP="001938AD">
      <w:pPr>
        <w:pStyle w:val="ListParagraph"/>
        <w:numPr>
          <w:ilvl w:val="0"/>
          <w:numId w:val="2"/>
        </w:numPr>
      </w:pPr>
      <w:r>
        <w:t>The linkage between mzQuantML files and mzIdentML files (see example files or specification document for more details)</w:t>
      </w:r>
      <w:r w:rsidR="00895C27">
        <w:t>.</w:t>
      </w:r>
    </w:p>
    <w:p w:rsidR="001938AD" w:rsidRPr="001938AD" w:rsidRDefault="001938AD" w:rsidP="007B3469">
      <w:pPr>
        <w:rPr>
          <w:b/>
        </w:rPr>
      </w:pPr>
    </w:p>
    <w:p w:rsidR="001938AD" w:rsidRDefault="001938AD" w:rsidP="007B3469"/>
    <w:p w:rsidR="00143573" w:rsidRDefault="00C91DC1" w:rsidP="0084537A">
      <w:pPr>
        <w:pStyle w:val="Heading2"/>
      </w:pPr>
      <w:r>
        <w:t>References</w:t>
      </w:r>
    </w:p>
    <w:p w:rsidR="00F4660F" w:rsidRPr="00F4660F" w:rsidRDefault="00C000F7" w:rsidP="00F4660F">
      <w:pPr>
        <w:spacing w:after="0" w:line="240" w:lineRule="auto"/>
        <w:rPr>
          <w:rFonts w:ascii="Calibri" w:hAnsi="Calibri" w:cs="Calibri"/>
          <w:noProof/>
        </w:rPr>
      </w:pPr>
      <w:r>
        <w:fldChar w:fldCharType="begin"/>
      </w:r>
      <w:r w:rsidR="00EC0C00">
        <w:instrText xml:space="preserve"> ADDIN EN.REFLIST </w:instrText>
      </w:r>
      <w:r>
        <w:fldChar w:fldCharType="separate"/>
      </w:r>
      <w:bookmarkStart w:id="8" w:name="_ENREF_1"/>
      <w:r w:rsidR="00F4660F" w:rsidRPr="00F4660F">
        <w:rPr>
          <w:rFonts w:ascii="Calibri" w:hAnsi="Calibri" w:cs="Calibri"/>
          <w:noProof/>
        </w:rPr>
        <w:t>1.</w:t>
      </w:r>
      <w:r w:rsidR="00F4660F" w:rsidRPr="00F4660F">
        <w:rPr>
          <w:rFonts w:ascii="Calibri" w:hAnsi="Calibri" w:cs="Calibri"/>
          <w:noProof/>
        </w:rPr>
        <w:tab/>
        <w:t xml:space="preserve">Creasy, D. M., and Cottrell, J. S. (2004) Unimod: Protein modifications for mass spectrometry. </w:t>
      </w:r>
      <w:r w:rsidR="00F4660F" w:rsidRPr="00F4660F">
        <w:rPr>
          <w:rFonts w:ascii="Calibri" w:hAnsi="Calibri" w:cs="Calibri"/>
          <w:i/>
          <w:noProof/>
        </w:rPr>
        <w:t>PROTEOMICS</w:t>
      </w:r>
      <w:r w:rsidR="00F4660F" w:rsidRPr="00F4660F">
        <w:rPr>
          <w:rFonts w:ascii="Calibri" w:hAnsi="Calibri" w:cs="Calibri"/>
          <w:noProof/>
        </w:rPr>
        <w:t xml:space="preserve"> 4, 1534-1536.</w:t>
      </w:r>
      <w:bookmarkEnd w:id="8"/>
    </w:p>
    <w:p w:rsidR="00F4660F" w:rsidRPr="00F4660F" w:rsidRDefault="00F4660F" w:rsidP="00F4660F">
      <w:pPr>
        <w:spacing w:after="0" w:line="240" w:lineRule="auto"/>
        <w:rPr>
          <w:rFonts w:ascii="Calibri" w:hAnsi="Calibri" w:cs="Calibri"/>
          <w:noProof/>
        </w:rPr>
      </w:pPr>
      <w:bookmarkStart w:id="9" w:name="_ENREF_2"/>
      <w:r w:rsidRPr="00F4660F">
        <w:rPr>
          <w:rFonts w:ascii="Calibri" w:hAnsi="Calibri" w:cs="Calibri"/>
          <w:noProof/>
        </w:rPr>
        <w:lastRenderedPageBreak/>
        <w:t>2.</w:t>
      </w:r>
      <w:r w:rsidRPr="00F4660F">
        <w:rPr>
          <w:rFonts w:ascii="Calibri" w:hAnsi="Calibri" w:cs="Calibri"/>
          <w:noProof/>
        </w:rPr>
        <w:tab/>
        <w:t xml:space="preserve">Montecchi-Palazzi, L., Beavis, R., Binz, P.-A., Chalkley, R. J., Cottrell, J., Creasy, D., Shofstahl, J., Seymour, S. L., and Garavelli, J. S. (2008) The PSI-MOD community standard for representation of protein modification data. </w:t>
      </w:r>
      <w:r w:rsidRPr="00F4660F">
        <w:rPr>
          <w:rFonts w:ascii="Calibri" w:hAnsi="Calibri" w:cs="Calibri"/>
          <w:i/>
          <w:noProof/>
        </w:rPr>
        <w:t>Nat Biotech</w:t>
      </w:r>
      <w:r w:rsidRPr="00F4660F">
        <w:rPr>
          <w:rFonts w:ascii="Calibri" w:hAnsi="Calibri" w:cs="Calibri"/>
          <w:noProof/>
        </w:rPr>
        <w:t xml:space="preserve"> 26, 864-866.</w:t>
      </w:r>
      <w:bookmarkEnd w:id="9"/>
    </w:p>
    <w:p w:rsidR="00F4660F" w:rsidRPr="00F4660F" w:rsidRDefault="00F4660F" w:rsidP="00F4660F">
      <w:pPr>
        <w:spacing w:after="0" w:line="240" w:lineRule="auto"/>
        <w:rPr>
          <w:rFonts w:ascii="Calibri" w:hAnsi="Calibri" w:cs="Calibri"/>
          <w:noProof/>
        </w:rPr>
      </w:pPr>
      <w:bookmarkStart w:id="10" w:name="_ENREF_3"/>
      <w:r w:rsidRPr="00F4660F">
        <w:rPr>
          <w:rFonts w:ascii="Calibri" w:hAnsi="Calibri" w:cs="Calibri"/>
          <w:noProof/>
        </w:rPr>
        <w:t>3.</w:t>
      </w:r>
      <w:r w:rsidRPr="00F4660F">
        <w:rPr>
          <w:rFonts w:ascii="Calibri" w:hAnsi="Calibri" w:cs="Calibri"/>
          <w:noProof/>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Pr="00F4660F">
        <w:rPr>
          <w:rFonts w:ascii="Calibri" w:hAnsi="Calibri" w:cs="Calibri"/>
          <w:i/>
          <w:noProof/>
        </w:rPr>
        <w:t>Molecular &amp; Cellular Proteomics</w:t>
      </w:r>
      <w:r w:rsidRPr="00F4660F">
        <w:rPr>
          <w:rFonts w:ascii="Calibri" w:hAnsi="Calibri" w:cs="Calibri"/>
          <w:noProof/>
        </w:rPr>
        <w:t xml:space="preserve"> 10.</w:t>
      </w:r>
      <w:bookmarkEnd w:id="10"/>
    </w:p>
    <w:p w:rsidR="00F4660F" w:rsidRPr="00F4660F" w:rsidRDefault="00F4660F" w:rsidP="00F4660F">
      <w:pPr>
        <w:spacing w:after="0" w:line="240" w:lineRule="auto"/>
        <w:rPr>
          <w:rFonts w:ascii="Calibri" w:hAnsi="Calibri" w:cs="Calibri"/>
          <w:noProof/>
        </w:rPr>
      </w:pPr>
      <w:bookmarkStart w:id="11" w:name="_ENREF_4"/>
      <w:r w:rsidRPr="00F4660F">
        <w:rPr>
          <w:rFonts w:ascii="Calibri" w:hAnsi="Calibri" w:cs="Calibri"/>
          <w:noProof/>
        </w:rPr>
        <w:t>4.</w:t>
      </w:r>
      <w:r w:rsidRPr="00F4660F">
        <w:rPr>
          <w:rFonts w:ascii="Calibri" w:hAnsi="Calibri" w:cs="Calibri"/>
          <w:noProof/>
        </w:rPr>
        <w:tab/>
        <w:t xml:space="preserve">Deutsch, E. W., Chambers, M., Neumann, S., Levander, F., Binz, P.-A., Shofstahl, J., Campbell, D. S., Mendoza, L., Ovelleiro, D., Helsens, K., Martens, L., Aebersold, R., Moritz, R. L., and Brusniak, M.-Y. (2011) TraML: a standard format for exchange of selected reaction monitoring transition lists. </w:t>
      </w:r>
      <w:r w:rsidRPr="00F4660F">
        <w:rPr>
          <w:rFonts w:ascii="Calibri" w:hAnsi="Calibri" w:cs="Calibri"/>
          <w:i/>
          <w:noProof/>
        </w:rPr>
        <w:t>Molecular &amp; Cellular Proteomics</w:t>
      </w:r>
      <w:r w:rsidRPr="00F4660F">
        <w:rPr>
          <w:rFonts w:ascii="Calibri" w:hAnsi="Calibri" w:cs="Calibri"/>
          <w:noProof/>
        </w:rPr>
        <w:t>.</w:t>
      </w:r>
      <w:bookmarkEnd w:id="11"/>
    </w:p>
    <w:p w:rsidR="00F4660F" w:rsidRPr="00F4660F" w:rsidRDefault="00F4660F" w:rsidP="00F4660F">
      <w:pPr>
        <w:spacing w:line="240" w:lineRule="auto"/>
        <w:rPr>
          <w:rFonts w:ascii="Calibri" w:hAnsi="Calibri" w:cs="Calibri"/>
          <w:noProof/>
        </w:rPr>
      </w:pPr>
      <w:bookmarkStart w:id="12" w:name="_ENREF_5"/>
      <w:r w:rsidRPr="00F4660F">
        <w:rPr>
          <w:rFonts w:ascii="Calibri" w:hAnsi="Calibri" w:cs="Calibri"/>
          <w:noProof/>
        </w:rPr>
        <w:t>5.</w:t>
      </w:r>
      <w:r w:rsidRPr="00F4660F">
        <w:rPr>
          <w:rFonts w:ascii="Calibri" w:hAnsi="Calibri" w:cs="Calibri"/>
          <w:noProof/>
        </w:rPr>
        <w:tab/>
        <w:t xml:space="preserve">Jones, A. R., Eisenacher, M., Mayer, G., Kohlbacher, O., Siepen, J., Hubbard, S., Selley, J., Searle, B., Shofstahl, J., Seymour, S., Julian, R., Binz, P.-A., Deutsch, E. W., Hermjakob, H., Reisinger, F., Griss, J., Vizcaino, J. A., Chambers, M., Pizarro, A., and Creasy, D. (2012) The mzIdentML data standard for mass spectrometry-based proteomics results. </w:t>
      </w:r>
      <w:r w:rsidRPr="00F4660F">
        <w:rPr>
          <w:rFonts w:ascii="Calibri" w:hAnsi="Calibri" w:cs="Calibri"/>
          <w:i/>
          <w:noProof/>
        </w:rPr>
        <w:t>Molecular &amp; Cellular Proteomics</w:t>
      </w:r>
      <w:r w:rsidRPr="00F4660F">
        <w:rPr>
          <w:rFonts w:ascii="Calibri" w:hAnsi="Calibri" w:cs="Calibri"/>
          <w:noProof/>
        </w:rPr>
        <w:t>.</w:t>
      </w:r>
      <w:bookmarkEnd w:id="12"/>
    </w:p>
    <w:p w:rsidR="00F4660F" w:rsidRDefault="00F4660F" w:rsidP="00F4660F">
      <w:pPr>
        <w:spacing w:line="240" w:lineRule="auto"/>
        <w:rPr>
          <w:rFonts w:ascii="Calibri" w:hAnsi="Calibri" w:cs="Calibri"/>
          <w:noProof/>
        </w:rPr>
      </w:pPr>
    </w:p>
    <w:p w:rsidR="002F24FB" w:rsidRPr="002F24FB" w:rsidRDefault="00C000F7" w:rsidP="00AF5EAD">
      <w:r>
        <w:fldChar w:fldCharType="end"/>
      </w:r>
    </w:p>
    <w:sectPr w:rsidR="002F24FB" w:rsidRPr="002F24FB" w:rsidSect="00B432AB">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5F96" w:rsidRDefault="00A75F96" w:rsidP="0009229E">
      <w:pPr>
        <w:spacing w:after="0" w:line="240" w:lineRule="auto"/>
      </w:pPr>
      <w:r>
        <w:separator/>
      </w:r>
    </w:p>
  </w:endnote>
  <w:endnote w:type="continuationSeparator" w:id="0">
    <w:p w:rsidR="00A75F96" w:rsidRDefault="00A75F96"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ooter"/>
      <w:tabs>
        <w:tab w:val="left" w:pos="7088"/>
      </w:tabs>
      <w:rPr>
        <w:lang w:val="de-DE"/>
      </w:rPr>
    </w:pPr>
    <w:r>
      <w:rPr>
        <w:lang w:val="de-DE"/>
      </w:rPr>
      <w:tab/>
    </w:r>
    <w:r>
      <w:rPr>
        <w:lang w:val="de-DE"/>
      </w:rPr>
      <w:tab/>
    </w:r>
    <w:r>
      <w:rPr>
        <w:lang w:val="de-DE"/>
      </w:rPr>
      <w:t xml:space="preserve">Page </w:t>
    </w:r>
    <w:r w:rsidR="00C000F7">
      <w:rPr>
        <w:lang w:val="de-DE"/>
      </w:rPr>
      <w:fldChar w:fldCharType="begin"/>
    </w:r>
    <w:r>
      <w:rPr>
        <w:lang w:val="de-DE"/>
      </w:rPr>
      <w:instrText xml:space="preserve"> PAGE   \* MERGEFORMAT </w:instrText>
    </w:r>
    <w:r w:rsidR="00C000F7">
      <w:rPr>
        <w:lang w:val="de-DE"/>
      </w:rPr>
      <w:fldChar w:fldCharType="separate"/>
    </w:r>
    <w:r w:rsidR="00661FBE">
      <w:rPr>
        <w:noProof/>
        <w:lang w:val="de-DE"/>
      </w:rPr>
      <w:t>13</w:t>
    </w:r>
    <w:r w:rsidR="00C000F7">
      <w:rPr>
        <w:lang w:val="de-DE"/>
      </w:rPr>
      <w:fldChar w:fldCharType="end"/>
    </w:r>
    <w:r>
      <w:rPr>
        <w:lang w:val="de-DE"/>
      </w:rPr>
      <w:t xml:space="preserve"> / </w:t>
    </w:r>
    <w:fldSimple w:instr=" NUMPAGES   \* MERGEFORMAT ">
      <w:r w:rsidR="00661FBE" w:rsidRPr="00661FBE">
        <w:rPr>
          <w:noProof/>
          <w:lang w:val="de-DE"/>
        </w:rPr>
        <w:t>13</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5F96" w:rsidRDefault="00A75F96" w:rsidP="0009229E">
      <w:pPr>
        <w:spacing w:after="0" w:line="240" w:lineRule="auto"/>
      </w:pPr>
      <w:r>
        <w:separator/>
      </w:r>
    </w:p>
  </w:footnote>
  <w:footnote w:type="continuationSeparator" w:id="0">
    <w:p w:rsidR="00A75F96" w:rsidRDefault="00A75F96"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pPr>
      <w:pStyle w:val="Header"/>
      <w:rPr>
        <w:lang w:val="de-DE"/>
      </w:rPr>
    </w:pPr>
    <w:r>
      <w:rPr>
        <w:lang w:val="de-DE"/>
      </w:rPr>
      <w:tab/>
    </w:r>
    <w:r>
      <w:rPr>
        <w:lang w:val="de-DE"/>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9812541"/>
    <w:multiLevelType w:val="hybridMultilevel"/>
    <w:tmpl w:val="DBBA0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3"/>
  <w:proofState w:spelling="clean" w:grammar="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32DE6"/>
    <w:rsid w:val="000333F0"/>
    <w:rsid w:val="00046118"/>
    <w:rsid w:val="00062635"/>
    <w:rsid w:val="000655B2"/>
    <w:rsid w:val="000845ED"/>
    <w:rsid w:val="000858B1"/>
    <w:rsid w:val="0009229E"/>
    <w:rsid w:val="000A30AE"/>
    <w:rsid w:val="000B0A6B"/>
    <w:rsid w:val="000B4052"/>
    <w:rsid w:val="000C0040"/>
    <w:rsid w:val="001013FB"/>
    <w:rsid w:val="00106A26"/>
    <w:rsid w:val="00127229"/>
    <w:rsid w:val="00143573"/>
    <w:rsid w:val="001435CA"/>
    <w:rsid w:val="0014695B"/>
    <w:rsid w:val="00160130"/>
    <w:rsid w:val="00160C19"/>
    <w:rsid w:val="00161E3F"/>
    <w:rsid w:val="00187148"/>
    <w:rsid w:val="001928A4"/>
    <w:rsid w:val="001938AD"/>
    <w:rsid w:val="001941A8"/>
    <w:rsid w:val="001A017F"/>
    <w:rsid w:val="001C5FAF"/>
    <w:rsid w:val="001C7823"/>
    <w:rsid w:val="001D1311"/>
    <w:rsid w:val="001E0CF8"/>
    <w:rsid w:val="001E5D08"/>
    <w:rsid w:val="002040B2"/>
    <w:rsid w:val="002110BF"/>
    <w:rsid w:val="002152F5"/>
    <w:rsid w:val="00227732"/>
    <w:rsid w:val="00241DC7"/>
    <w:rsid w:val="00262720"/>
    <w:rsid w:val="00263D3D"/>
    <w:rsid w:val="00282282"/>
    <w:rsid w:val="00291721"/>
    <w:rsid w:val="00297DD4"/>
    <w:rsid w:val="002B1D7B"/>
    <w:rsid w:val="002B5EBB"/>
    <w:rsid w:val="002C5A25"/>
    <w:rsid w:val="002D5028"/>
    <w:rsid w:val="002F24FB"/>
    <w:rsid w:val="003021FC"/>
    <w:rsid w:val="003102B9"/>
    <w:rsid w:val="00313B48"/>
    <w:rsid w:val="00323A12"/>
    <w:rsid w:val="003754D2"/>
    <w:rsid w:val="003834A0"/>
    <w:rsid w:val="003A5F4A"/>
    <w:rsid w:val="003E369F"/>
    <w:rsid w:val="00404D16"/>
    <w:rsid w:val="00405ECB"/>
    <w:rsid w:val="00410250"/>
    <w:rsid w:val="00421071"/>
    <w:rsid w:val="00437365"/>
    <w:rsid w:val="00451D9E"/>
    <w:rsid w:val="00451EF6"/>
    <w:rsid w:val="004747A3"/>
    <w:rsid w:val="004747EF"/>
    <w:rsid w:val="00497A90"/>
    <w:rsid w:val="004A0B08"/>
    <w:rsid w:val="004B2422"/>
    <w:rsid w:val="004B4F39"/>
    <w:rsid w:val="004E53A0"/>
    <w:rsid w:val="004E5B97"/>
    <w:rsid w:val="00505AC9"/>
    <w:rsid w:val="0050711E"/>
    <w:rsid w:val="005218EC"/>
    <w:rsid w:val="00527223"/>
    <w:rsid w:val="00564664"/>
    <w:rsid w:val="005B41C3"/>
    <w:rsid w:val="005D3813"/>
    <w:rsid w:val="005D7343"/>
    <w:rsid w:val="005E406B"/>
    <w:rsid w:val="00601365"/>
    <w:rsid w:val="00603AE2"/>
    <w:rsid w:val="00617770"/>
    <w:rsid w:val="006224FE"/>
    <w:rsid w:val="00653137"/>
    <w:rsid w:val="00661FBE"/>
    <w:rsid w:val="006675BE"/>
    <w:rsid w:val="00670BFD"/>
    <w:rsid w:val="00672E43"/>
    <w:rsid w:val="00677F69"/>
    <w:rsid w:val="00683C44"/>
    <w:rsid w:val="00687DAA"/>
    <w:rsid w:val="006B3964"/>
    <w:rsid w:val="006B6AC4"/>
    <w:rsid w:val="006C225F"/>
    <w:rsid w:val="006D0938"/>
    <w:rsid w:val="006E6FBC"/>
    <w:rsid w:val="00706BDD"/>
    <w:rsid w:val="007328C3"/>
    <w:rsid w:val="007738AA"/>
    <w:rsid w:val="00797E4A"/>
    <w:rsid w:val="007A148A"/>
    <w:rsid w:val="007A46BD"/>
    <w:rsid w:val="007A7CB0"/>
    <w:rsid w:val="007B3469"/>
    <w:rsid w:val="007B450B"/>
    <w:rsid w:val="007B640C"/>
    <w:rsid w:val="007B6C6F"/>
    <w:rsid w:val="007D0AC2"/>
    <w:rsid w:val="007E0280"/>
    <w:rsid w:val="008019C5"/>
    <w:rsid w:val="00807031"/>
    <w:rsid w:val="00816F5D"/>
    <w:rsid w:val="00825E00"/>
    <w:rsid w:val="008274AE"/>
    <w:rsid w:val="0084537A"/>
    <w:rsid w:val="00854744"/>
    <w:rsid w:val="00867308"/>
    <w:rsid w:val="0088150A"/>
    <w:rsid w:val="00895C27"/>
    <w:rsid w:val="008C37F6"/>
    <w:rsid w:val="008D33C4"/>
    <w:rsid w:val="008D7848"/>
    <w:rsid w:val="008E38FB"/>
    <w:rsid w:val="009059D7"/>
    <w:rsid w:val="00906884"/>
    <w:rsid w:val="009105EF"/>
    <w:rsid w:val="009235C9"/>
    <w:rsid w:val="009261D2"/>
    <w:rsid w:val="00946459"/>
    <w:rsid w:val="00992D2F"/>
    <w:rsid w:val="009A4E25"/>
    <w:rsid w:val="009C283A"/>
    <w:rsid w:val="009C4DCE"/>
    <w:rsid w:val="009D2C0E"/>
    <w:rsid w:val="009E029A"/>
    <w:rsid w:val="009E26E5"/>
    <w:rsid w:val="00A21052"/>
    <w:rsid w:val="00A237C7"/>
    <w:rsid w:val="00A26E50"/>
    <w:rsid w:val="00A344D4"/>
    <w:rsid w:val="00A66F04"/>
    <w:rsid w:val="00A75F96"/>
    <w:rsid w:val="00AA5AFB"/>
    <w:rsid w:val="00AB0C51"/>
    <w:rsid w:val="00AB327E"/>
    <w:rsid w:val="00AB5750"/>
    <w:rsid w:val="00AC308F"/>
    <w:rsid w:val="00AD3329"/>
    <w:rsid w:val="00AD6F49"/>
    <w:rsid w:val="00AE089B"/>
    <w:rsid w:val="00AF5EAD"/>
    <w:rsid w:val="00B039EF"/>
    <w:rsid w:val="00B3693E"/>
    <w:rsid w:val="00B432AB"/>
    <w:rsid w:val="00B50A7F"/>
    <w:rsid w:val="00B734BE"/>
    <w:rsid w:val="00B95881"/>
    <w:rsid w:val="00BC38B9"/>
    <w:rsid w:val="00BC61EC"/>
    <w:rsid w:val="00BD3404"/>
    <w:rsid w:val="00BD5EA0"/>
    <w:rsid w:val="00BE5749"/>
    <w:rsid w:val="00C000F7"/>
    <w:rsid w:val="00C038E7"/>
    <w:rsid w:val="00C039EC"/>
    <w:rsid w:val="00C04050"/>
    <w:rsid w:val="00C05F2F"/>
    <w:rsid w:val="00C07733"/>
    <w:rsid w:val="00C14E2E"/>
    <w:rsid w:val="00C173BB"/>
    <w:rsid w:val="00C23FBA"/>
    <w:rsid w:val="00C2666D"/>
    <w:rsid w:val="00C407CA"/>
    <w:rsid w:val="00C51AFD"/>
    <w:rsid w:val="00C70212"/>
    <w:rsid w:val="00C87BF6"/>
    <w:rsid w:val="00C908FB"/>
    <w:rsid w:val="00C91DC1"/>
    <w:rsid w:val="00C96073"/>
    <w:rsid w:val="00C97851"/>
    <w:rsid w:val="00CB085F"/>
    <w:rsid w:val="00CB37A4"/>
    <w:rsid w:val="00CB6ECE"/>
    <w:rsid w:val="00CC5B30"/>
    <w:rsid w:val="00CE119E"/>
    <w:rsid w:val="00CF399E"/>
    <w:rsid w:val="00D00F7A"/>
    <w:rsid w:val="00D10654"/>
    <w:rsid w:val="00D10A26"/>
    <w:rsid w:val="00D33FAB"/>
    <w:rsid w:val="00D44294"/>
    <w:rsid w:val="00D64038"/>
    <w:rsid w:val="00D74846"/>
    <w:rsid w:val="00D76D11"/>
    <w:rsid w:val="00D850C4"/>
    <w:rsid w:val="00D86925"/>
    <w:rsid w:val="00D937E9"/>
    <w:rsid w:val="00DA1EE5"/>
    <w:rsid w:val="00DA3FA2"/>
    <w:rsid w:val="00DD5A89"/>
    <w:rsid w:val="00DF37AD"/>
    <w:rsid w:val="00DF479E"/>
    <w:rsid w:val="00E007E5"/>
    <w:rsid w:val="00E13C21"/>
    <w:rsid w:val="00E35F20"/>
    <w:rsid w:val="00E5100C"/>
    <w:rsid w:val="00E64B83"/>
    <w:rsid w:val="00E83875"/>
    <w:rsid w:val="00E93D63"/>
    <w:rsid w:val="00E94668"/>
    <w:rsid w:val="00EA27F1"/>
    <w:rsid w:val="00EA7959"/>
    <w:rsid w:val="00EB2ACE"/>
    <w:rsid w:val="00EC0C00"/>
    <w:rsid w:val="00ED61E8"/>
    <w:rsid w:val="00EF1545"/>
    <w:rsid w:val="00EF1685"/>
    <w:rsid w:val="00F0035F"/>
    <w:rsid w:val="00F17C0B"/>
    <w:rsid w:val="00F27A30"/>
    <w:rsid w:val="00F27E7D"/>
    <w:rsid w:val="00F4660F"/>
    <w:rsid w:val="00F8532F"/>
    <w:rsid w:val="00F86F0C"/>
    <w:rsid w:val="00FD3855"/>
    <w:rsid w:val="00FE62F4"/>
    <w:rsid w:val="00FF23C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744"/>
    <w:pPr>
      <w:jc w:val="both"/>
    </w:pPr>
  </w:style>
  <w:style w:type="paragraph" w:styleId="Heading1">
    <w:name w:val="heading 1"/>
    <w:basedOn w:val="Normal"/>
    <w:next w:val="Normal"/>
    <w:link w:val="Heading1Char"/>
    <w:uiPriority w:val="9"/>
    <w:qFormat/>
    <w:rsid w:val="0061777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7B640C"/>
    <w:pPr>
      <w:keepNext/>
      <w:keepLines/>
      <w:spacing w:before="200" w:after="0"/>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733"/>
    <w:rPr>
      <w:color w:val="0000FF" w:themeColor="hyperlink"/>
      <w:u w:val="single"/>
    </w:rPr>
  </w:style>
  <w:style w:type="paragraph" w:styleId="BalloonText">
    <w:name w:val="Balloon Text"/>
    <w:basedOn w:val="Normal"/>
    <w:link w:val="BalloonTextChar"/>
    <w:uiPriority w:val="99"/>
    <w:semiHidden/>
    <w:unhideWhenUsed/>
    <w:rsid w:val="00241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DC7"/>
    <w:rPr>
      <w:rFonts w:ascii="Tahoma" w:hAnsi="Tahoma" w:cs="Tahoma"/>
      <w:sz w:val="16"/>
      <w:szCs w:val="16"/>
    </w:rPr>
  </w:style>
  <w:style w:type="paragraph" w:styleId="Caption">
    <w:name w:val="caption"/>
    <w:basedOn w:val="Normal"/>
    <w:next w:val="Normal"/>
    <w:uiPriority w:val="35"/>
    <w:unhideWhenUsed/>
    <w:qFormat/>
    <w:rsid w:val="00437365"/>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B4F39"/>
    <w:rPr>
      <w:sz w:val="16"/>
      <w:szCs w:val="16"/>
    </w:rPr>
  </w:style>
  <w:style w:type="paragraph" w:styleId="CommentText">
    <w:name w:val="annotation text"/>
    <w:basedOn w:val="Normal"/>
    <w:link w:val="CommentTextChar"/>
    <w:uiPriority w:val="99"/>
    <w:semiHidden/>
    <w:unhideWhenUsed/>
    <w:rsid w:val="004B4F39"/>
    <w:pPr>
      <w:spacing w:line="240" w:lineRule="auto"/>
    </w:pPr>
    <w:rPr>
      <w:sz w:val="20"/>
      <w:szCs w:val="20"/>
    </w:rPr>
  </w:style>
  <w:style w:type="character" w:customStyle="1" w:styleId="CommentTextChar">
    <w:name w:val="Comment Text Char"/>
    <w:basedOn w:val="DefaultParagraphFont"/>
    <w:link w:val="CommentText"/>
    <w:uiPriority w:val="99"/>
    <w:semiHidden/>
    <w:rsid w:val="004B4F39"/>
    <w:rPr>
      <w:sz w:val="20"/>
      <w:szCs w:val="20"/>
    </w:rPr>
  </w:style>
  <w:style w:type="paragraph" w:styleId="CommentSubject">
    <w:name w:val="annotation subject"/>
    <w:basedOn w:val="CommentText"/>
    <w:next w:val="CommentText"/>
    <w:link w:val="CommentSubjectChar"/>
    <w:uiPriority w:val="99"/>
    <w:semiHidden/>
    <w:unhideWhenUsed/>
    <w:rsid w:val="004B4F39"/>
    <w:rPr>
      <w:b/>
      <w:bCs/>
    </w:rPr>
  </w:style>
  <w:style w:type="character" w:customStyle="1" w:styleId="CommentSubjectChar">
    <w:name w:val="Comment Subject Char"/>
    <w:basedOn w:val="CommentTextChar"/>
    <w:link w:val="CommentSubject"/>
    <w:uiPriority w:val="99"/>
    <w:semiHidden/>
    <w:rsid w:val="004B4F39"/>
    <w:rPr>
      <w:b/>
      <w:bCs/>
    </w:rPr>
  </w:style>
  <w:style w:type="character" w:customStyle="1" w:styleId="Heading1Char">
    <w:name w:val="Heading 1 Char"/>
    <w:basedOn w:val="DefaultParagraphFont"/>
    <w:link w:val="Heading1"/>
    <w:uiPriority w:val="9"/>
    <w:rsid w:val="00617770"/>
    <w:rPr>
      <w:rFonts w:eastAsiaTheme="majorEastAsia" w:cstheme="majorBidi"/>
      <w:b/>
      <w:bCs/>
      <w:sz w:val="28"/>
      <w:szCs w:val="28"/>
    </w:rPr>
  </w:style>
  <w:style w:type="character" w:customStyle="1" w:styleId="Heading2Char">
    <w:name w:val="Heading 2 Char"/>
    <w:basedOn w:val="DefaultParagraphFont"/>
    <w:link w:val="Heading2"/>
    <w:uiPriority w:val="9"/>
    <w:rsid w:val="00617770"/>
    <w:rPr>
      <w:rFonts w:eastAsiaTheme="majorEastAsia" w:cstheme="majorBidi"/>
      <w:b/>
      <w:bCs/>
      <w:color w:val="000000" w:themeColor="text1"/>
      <w:sz w:val="24"/>
      <w:szCs w:val="26"/>
    </w:rPr>
  </w:style>
  <w:style w:type="character" w:customStyle="1" w:styleId="Heading3Char">
    <w:name w:val="Heading 3 Char"/>
    <w:basedOn w:val="DefaultParagraphFont"/>
    <w:link w:val="Heading3"/>
    <w:uiPriority w:val="9"/>
    <w:rsid w:val="007B640C"/>
    <w:rPr>
      <w:rFonts w:eastAsiaTheme="majorEastAsia" w:cstheme="majorBidi"/>
      <w:b/>
      <w:bCs/>
      <w:i/>
    </w:rPr>
  </w:style>
  <w:style w:type="paragraph" w:styleId="ListParagraph">
    <w:name w:val="List Paragraph"/>
    <w:basedOn w:val="Normal"/>
    <w:uiPriority w:val="34"/>
    <w:qFormat/>
    <w:rsid w:val="00E007E5"/>
    <w:pPr>
      <w:ind w:left="720"/>
      <w:contextualSpacing/>
    </w:pPr>
  </w:style>
  <w:style w:type="paragraph" w:customStyle="1" w:styleId="nobreak">
    <w:name w:val="nobreak"/>
    <w:basedOn w:val="Normal"/>
    <w:next w:val="Normal"/>
    <w:rsid w:val="007A7CB0"/>
    <w:pPr>
      <w:keepNext/>
      <w:spacing w:after="0" w:line="288" w:lineRule="auto"/>
    </w:pPr>
    <w:rPr>
      <w:rFonts w:ascii="Arial" w:eastAsia="Times New Roman" w:hAnsi="Arial" w:cs="Times New Roman"/>
      <w:sz w:val="20"/>
      <w:szCs w:val="24"/>
      <w:lang w:val="en-US"/>
    </w:rPr>
  </w:style>
  <w:style w:type="paragraph" w:styleId="Header">
    <w:name w:val="header"/>
    <w:basedOn w:val="Normal"/>
    <w:link w:val="HeaderChar"/>
    <w:uiPriority w:val="99"/>
    <w:semiHidden/>
    <w:unhideWhenUsed/>
    <w:rsid w:val="0009229E"/>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229E"/>
  </w:style>
  <w:style w:type="paragraph" w:styleId="Footer">
    <w:name w:val="footer"/>
    <w:basedOn w:val="Normal"/>
    <w:link w:val="FooterChar"/>
    <w:uiPriority w:val="99"/>
    <w:semiHidden/>
    <w:unhideWhenUsed/>
    <w:rsid w:val="0009229E"/>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229E"/>
  </w:style>
  <w:style w:type="character" w:styleId="FollowedHyperlink">
    <w:name w:val="FollowedHyperlink"/>
    <w:basedOn w:val="DefaultParagraphFont"/>
    <w:uiPriority w:val="99"/>
    <w:semiHidden/>
    <w:unhideWhenUsed/>
    <w:rsid w:val="00AD3329"/>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yperlink" Target="http://code.google.com/p/mzquantml/source/browse/trunk/examples/version1.0-rc2/mzQuantML_example_iTRAQ_OpenMS-ITRAQAnalyzer-IDMapper.mzq"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code.google.com/p/mzquantml/source/browse/trunk/examples/version1.0-rc2/mzQuantML_draft_spectralCount_from_Excel_MPC.mzq" TargetMode="External"/><Relationship Id="rId2" Type="http://schemas.openxmlformats.org/officeDocument/2006/relationships/numbering" Target="numbering.xml"/><Relationship Id="rId16" Type="http://schemas.openxmlformats.org/officeDocument/2006/relationships/hyperlink" Target="http://code.google.com/p/mzquantml/source/browse/trunk/examples/version1.0-rc2/mzQuantML_example_SILAC_OpenMS-SILACAnalyzer.mzq"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code.google.com/p/mzquantml/source/browse/trunk/examples/version1.0-rc2/CPTAC/CPTAC_Progenesis.mzq.gz" TargetMode="Externa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6ED577-E9F7-42B2-82D9-26F582DFC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797</Words>
  <Characters>27344</Characters>
  <Application>Microsoft Office Word</Application>
  <DocSecurity>0</DocSecurity>
  <Lines>227</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he University of Liverpool</Company>
  <LinksUpToDate>false</LinksUpToDate>
  <CharactersWithSpaces>320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jonesar</cp:lastModifiedBy>
  <cp:revision>2</cp:revision>
  <dcterms:created xsi:type="dcterms:W3CDTF">2012-06-12T09:24:00Z</dcterms:created>
  <dcterms:modified xsi:type="dcterms:W3CDTF">2012-06-12T09:24:00Z</dcterms:modified>
</cp:coreProperties>
</file>